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B9063" w14:textId="3B975677" w:rsidR="00033626" w:rsidRPr="00922453" w:rsidRDefault="006C3D2E" w:rsidP="00D35910">
      <w:pPr>
        <w:jc w:val="center"/>
        <w:rPr>
          <w:b/>
          <w:sz w:val="32"/>
        </w:rPr>
      </w:pPr>
      <w:bookmarkStart w:id="0" w:name="_GoBack"/>
      <w:bookmarkEnd w:id="0"/>
      <w:r w:rsidRPr="00922453">
        <w:rPr>
          <w:b/>
          <w:sz w:val="32"/>
        </w:rPr>
        <w:t xml:space="preserve">Barriers to sexually transmitted infection testing in New Zealand: </w:t>
      </w:r>
      <w:r w:rsidR="00922453">
        <w:rPr>
          <w:b/>
          <w:sz w:val="32"/>
        </w:rPr>
        <w:br/>
      </w:r>
      <w:r w:rsidRPr="00922453">
        <w:rPr>
          <w:b/>
          <w:sz w:val="32"/>
        </w:rPr>
        <w:t>a qualitative study</w:t>
      </w:r>
    </w:p>
    <w:p w14:paraId="0647BA43" w14:textId="77777777" w:rsidR="00F907BF" w:rsidRDefault="00F907BF">
      <w:pPr>
        <w:rPr>
          <w:b/>
        </w:rPr>
      </w:pPr>
    </w:p>
    <w:p w14:paraId="388279F5" w14:textId="63D51ECF" w:rsidR="005F7DA6" w:rsidRPr="00F907BF" w:rsidRDefault="00F907BF">
      <w:pPr>
        <w:rPr>
          <w:b/>
          <w:sz w:val="28"/>
        </w:rPr>
      </w:pPr>
      <w:r w:rsidRPr="00F907BF">
        <w:rPr>
          <w:b/>
          <w:sz w:val="28"/>
        </w:rPr>
        <w:t>Abstract</w:t>
      </w:r>
    </w:p>
    <w:p w14:paraId="008D6D1F" w14:textId="7478F121" w:rsidR="005F7DA6" w:rsidRDefault="00B73EA7">
      <w:r w:rsidRPr="00F907BF">
        <w:rPr>
          <w:b/>
        </w:rPr>
        <w:t>Objective</w:t>
      </w:r>
      <w:r w:rsidR="0012501E" w:rsidRPr="00F907BF">
        <w:rPr>
          <w:b/>
        </w:rPr>
        <w:t>:</w:t>
      </w:r>
      <w:r w:rsidR="0012501E">
        <w:t xml:space="preserve"> </w:t>
      </w:r>
      <w:r>
        <w:t>To investigate</w:t>
      </w:r>
      <w:r w:rsidR="00E44A14" w:rsidRPr="0017579B">
        <w:t xml:space="preserve"> the barriers which prevent or delay people </w:t>
      </w:r>
      <w:r w:rsidR="0012501E">
        <w:t xml:space="preserve">from </w:t>
      </w:r>
      <w:r w:rsidR="00910909">
        <w:t xml:space="preserve">seeking </w:t>
      </w:r>
      <w:r w:rsidR="0012501E">
        <w:t>a</w:t>
      </w:r>
      <w:r>
        <w:t xml:space="preserve"> sexually transmitted infection (S</w:t>
      </w:r>
      <w:r w:rsidR="00143B32">
        <w:t>TI</w:t>
      </w:r>
      <w:r>
        <w:t>)</w:t>
      </w:r>
      <w:r w:rsidR="00143B32">
        <w:t xml:space="preserve"> </w:t>
      </w:r>
      <w:r w:rsidR="00E44A14" w:rsidRPr="0017579B">
        <w:t>test</w:t>
      </w:r>
      <w:r>
        <w:t>.</w:t>
      </w:r>
    </w:p>
    <w:p w14:paraId="101F604D" w14:textId="638DFCC0" w:rsidR="00B73EA7" w:rsidRDefault="00B73EA7">
      <w:r w:rsidRPr="00F907BF">
        <w:rPr>
          <w:b/>
        </w:rPr>
        <w:t>Methods</w:t>
      </w:r>
      <w:r w:rsidR="0012501E" w:rsidRPr="00F907BF">
        <w:rPr>
          <w:b/>
        </w:rPr>
        <w:t>:</w:t>
      </w:r>
      <w:r w:rsidR="0012501E">
        <w:t xml:space="preserve"> </w:t>
      </w:r>
      <w:r>
        <w:t>Qualitative</w:t>
      </w:r>
      <w:r w:rsidR="0017579B">
        <w:t xml:space="preserve"> in-depth interviews </w:t>
      </w:r>
      <w:r>
        <w:t xml:space="preserve">were conducted </w:t>
      </w:r>
      <w:r w:rsidR="0017579B">
        <w:t>with 24 university students</w:t>
      </w:r>
      <w:r w:rsidR="00713FEB">
        <w:t xml:space="preserve">, who are a group </w:t>
      </w:r>
      <w:r w:rsidR="00453EDC">
        <w:t>prone to behaviours putting them</w:t>
      </w:r>
      <w:r w:rsidR="00713FEB">
        <w:t xml:space="preserve"> at ri</w:t>
      </w:r>
      <w:r w:rsidR="00453EDC">
        <w:t>sk of S</w:t>
      </w:r>
      <w:r w:rsidR="00713FEB">
        <w:t>T</w:t>
      </w:r>
      <w:r w:rsidR="00453EDC">
        <w:t>Is</w:t>
      </w:r>
      <w:r w:rsidR="00713FEB">
        <w:t>,</w:t>
      </w:r>
      <w:r w:rsidR="0017579B">
        <w:t xml:space="preserve"> to understand the factors that had prevented or delayed them from going for an STI test</w:t>
      </w:r>
      <w:r w:rsidR="00E44A14">
        <w:t xml:space="preserve"> in the past</w:t>
      </w:r>
      <w:r w:rsidR="0017579B">
        <w:t xml:space="preserve">. </w:t>
      </w:r>
      <w:r w:rsidRPr="00B73EA7">
        <w:t>Resulting data were thematically analysed employing a qual</w:t>
      </w:r>
      <w:r w:rsidR="0012501E">
        <w:t>itative content analysis method, and a final set of themes identified.</w:t>
      </w:r>
    </w:p>
    <w:p w14:paraId="32650297" w14:textId="0A19E4E8" w:rsidR="00B73EA7" w:rsidRDefault="00B73EA7">
      <w:r w:rsidRPr="00F907BF">
        <w:rPr>
          <w:b/>
        </w:rPr>
        <w:t>Results</w:t>
      </w:r>
      <w:r w:rsidR="0012501E" w:rsidRPr="00F907BF">
        <w:rPr>
          <w:b/>
        </w:rPr>
        <w:t>:</w:t>
      </w:r>
      <w:r w:rsidR="0012501E">
        <w:t xml:space="preserve"> There were</w:t>
      </w:r>
      <w:r w:rsidR="00784CCD">
        <w:t xml:space="preserve"> t</w:t>
      </w:r>
      <w:r w:rsidR="00D962F9">
        <w:t>hree</w:t>
      </w:r>
      <w:r w:rsidR="00E44A14" w:rsidRPr="00E44A14">
        <w:t xml:space="preserve"> </w:t>
      </w:r>
      <w:r w:rsidR="00E44A14">
        <w:t xml:space="preserve">main </w:t>
      </w:r>
      <w:r w:rsidR="0012501E">
        <w:t>types of barrier</w:t>
      </w:r>
      <w:r w:rsidR="00E44A14" w:rsidRPr="00E44A14">
        <w:t xml:space="preserve"> to STI testing. The</w:t>
      </w:r>
      <w:r w:rsidR="00D962F9">
        <w:t>se were</w:t>
      </w:r>
      <w:r w:rsidR="00E44A14" w:rsidRPr="00E44A14">
        <w:t xml:space="preserve"> personal (underestimating risk, perceiving STIs as not seriou</w:t>
      </w:r>
      <w:r w:rsidR="00E44A14">
        <w:t xml:space="preserve">s, fear of invasive procedure, </w:t>
      </w:r>
      <w:r w:rsidR="00E44A14" w:rsidRPr="00E44A14">
        <w:t>self-consciousness in genital examination</w:t>
      </w:r>
      <w:r w:rsidR="00E44A14">
        <w:t xml:space="preserve"> and being too busy</w:t>
      </w:r>
      <w:r w:rsidR="00E44A14" w:rsidRPr="00E44A14">
        <w:t xml:space="preserve">), structural </w:t>
      </w:r>
      <w:r w:rsidR="00E44A14">
        <w:t xml:space="preserve">(financial cost of test </w:t>
      </w:r>
      <w:r w:rsidR="00E44A14" w:rsidRPr="00E44A14">
        <w:t xml:space="preserve">and clinician attributes and attitude) and </w:t>
      </w:r>
      <w:r w:rsidR="00713FEB">
        <w:t xml:space="preserve">social </w:t>
      </w:r>
      <w:r w:rsidR="0012501E">
        <w:t>(concern of being stigmatised).</w:t>
      </w:r>
    </w:p>
    <w:p w14:paraId="4C9FEBD1" w14:textId="2D7831A2" w:rsidR="0017579B" w:rsidRPr="0017579B" w:rsidRDefault="00B73EA7">
      <w:r w:rsidRPr="00F907BF">
        <w:rPr>
          <w:b/>
        </w:rPr>
        <w:t>Conclusions and implications for public health</w:t>
      </w:r>
      <w:r w:rsidR="0012501E" w:rsidRPr="00F907BF">
        <w:rPr>
          <w:b/>
        </w:rPr>
        <w:t>:</w:t>
      </w:r>
      <w:r w:rsidR="0012501E">
        <w:t xml:space="preserve"> </w:t>
      </w:r>
      <w:r>
        <w:t xml:space="preserve">This data will help </w:t>
      </w:r>
      <w:r w:rsidRPr="0017579B">
        <w:t xml:space="preserve">health providers and </w:t>
      </w:r>
      <w:r>
        <w:t>policy</w:t>
      </w:r>
      <w:r w:rsidRPr="0017579B">
        <w:t xml:space="preserve">-makers </w:t>
      </w:r>
      <w:r>
        <w:t>provide services which minimise barriers and develop effective strategies for improving STI testing rates</w:t>
      </w:r>
      <w:r w:rsidRPr="0017579B">
        <w:t>.</w:t>
      </w:r>
      <w:r>
        <w:t xml:space="preserve"> The results of this study suggest a</w:t>
      </w:r>
      <w:r w:rsidR="00E44A14">
        <w:t xml:space="preserve"> holistic approach to encouraging testing </w:t>
      </w:r>
      <w:r>
        <w:t>is required</w:t>
      </w:r>
      <w:r w:rsidR="00E44A14">
        <w:t>, including addressing personal beliefs</w:t>
      </w:r>
      <w:r w:rsidR="001C53FE">
        <w:t>,</w:t>
      </w:r>
      <w:r w:rsidR="00E44A14">
        <w:t xml:space="preserve"> working with health</w:t>
      </w:r>
      <w:r w:rsidR="001C53FE">
        <w:t>care</w:t>
      </w:r>
      <w:r w:rsidR="00E44A14">
        <w:t xml:space="preserve"> providers to minimise structural barriers</w:t>
      </w:r>
      <w:r w:rsidR="001C53FE">
        <w:t xml:space="preserve"> </w:t>
      </w:r>
      <w:r w:rsidR="00C14AB5">
        <w:t>and developing initiatives to</w:t>
      </w:r>
      <w:r w:rsidR="001C53FE">
        <w:t xml:space="preserve"> c</w:t>
      </w:r>
      <w:r w:rsidR="00C14AB5">
        <w:t>hange</w:t>
      </w:r>
      <w:r w:rsidR="001C53FE">
        <w:t xml:space="preserve"> social </w:t>
      </w:r>
      <w:r>
        <w:t>views</w:t>
      </w:r>
      <w:r w:rsidRPr="00B73EA7">
        <w:t xml:space="preserve"> about STIs</w:t>
      </w:r>
      <w:r w:rsidR="00C14AB5">
        <w:t>.</w:t>
      </w:r>
    </w:p>
    <w:p w14:paraId="1A2A415F" w14:textId="50DF50BB" w:rsidR="0029433E" w:rsidRDefault="0029433E">
      <w:pPr>
        <w:rPr>
          <w:b/>
        </w:rPr>
      </w:pPr>
    </w:p>
    <w:p w14:paraId="08C14C4C" w14:textId="77777777" w:rsidR="00F907BF" w:rsidRDefault="00F907BF">
      <w:pPr>
        <w:rPr>
          <w:b/>
        </w:rPr>
      </w:pPr>
    </w:p>
    <w:p w14:paraId="7A98BCAC" w14:textId="77777777" w:rsidR="00F907BF" w:rsidRDefault="00F907BF">
      <w:pPr>
        <w:rPr>
          <w:b/>
        </w:rPr>
      </w:pPr>
    </w:p>
    <w:p w14:paraId="508B141C" w14:textId="77777777" w:rsidR="00F907BF" w:rsidRDefault="00F907BF">
      <w:pPr>
        <w:rPr>
          <w:b/>
        </w:rPr>
      </w:pPr>
    </w:p>
    <w:p w14:paraId="028F594E" w14:textId="77777777" w:rsidR="00F907BF" w:rsidRDefault="00F907BF">
      <w:pPr>
        <w:rPr>
          <w:b/>
        </w:rPr>
      </w:pPr>
    </w:p>
    <w:p w14:paraId="5061C4B9" w14:textId="77777777" w:rsidR="00F907BF" w:rsidRDefault="00F907BF">
      <w:pPr>
        <w:rPr>
          <w:b/>
        </w:rPr>
      </w:pPr>
    </w:p>
    <w:p w14:paraId="51C4E0AC" w14:textId="77777777" w:rsidR="00F907BF" w:rsidRDefault="00F907BF">
      <w:pPr>
        <w:rPr>
          <w:b/>
        </w:rPr>
      </w:pPr>
    </w:p>
    <w:p w14:paraId="08EC13CF" w14:textId="77777777" w:rsidR="00F907BF" w:rsidRDefault="00F907BF">
      <w:pPr>
        <w:rPr>
          <w:b/>
        </w:rPr>
      </w:pPr>
    </w:p>
    <w:p w14:paraId="63C0A033" w14:textId="77777777" w:rsidR="00F907BF" w:rsidRDefault="00F907BF">
      <w:pPr>
        <w:rPr>
          <w:b/>
        </w:rPr>
      </w:pPr>
    </w:p>
    <w:p w14:paraId="6FCEA09D" w14:textId="77777777" w:rsidR="00F907BF" w:rsidRDefault="00F907BF">
      <w:pPr>
        <w:rPr>
          <w:b/>
        </w:rPr>
      </w:pPr>
    </w:p>
    <w:p w14:paraId="64F489F0" w14:textId="77777777" w:rsidR="00F907BF" w:rsidRDefault="00F907BF">
      <w:pPr>
        <w:rPr>
          <w:b/>
        </w:rPr>
      </w:pPr>
    </w:p>
    <w:p w14:paraId="145CB367" w14:textId="77777777" w:rsidR="00F907BF" w:rsidRDefault="00F907BF">
      <w:pPr>
        <w:rPr>
          <w:b/>
        </w:rPr>
      </w:pPr>
    </w:p>
    <w:p w14:paraId="621AA87C" w14:textId="5EC76723" w:rsidR="0057103F" w:rsidRDefault="007311C4" w:rsidP="0029433E">
      <w:pPr>
        <w:autoSpaceDE w:val="0"/>
        <w:autoSpaceDN w:val="0"/>
        <w:adjustRightInd w:val="0"/>
      </w:pPr>
      <w:r>
        <w:lastRenderedPageBreak/>
        <w:t>Sexually transmitted infections</w:t>
      </w:r>
      <w:r w:rsidR="00615076">
        <w:t xml:space="preserve"> (STIs)</w:t>
      </w:r>
      <w:r>
        <w:t xml:space="preserve"> are a long-</w:t>
      </w:r>
      <w:r w:rsidR="00615076">
        <w:t xml:space="preserve">standing global health problem with </w:t>
      </w:r>
      <w:r w:rsidR="00713FEB">
        <w:t xml:space="preserve">potential </w:t>
      </w:r>
      <w:r w:rsidR="004922D1">
        <w:t xml:space="preserve">serious sequelae </w:t>
      </w:r>
      <w:r w:rsidR="004922D1" w:rsidRPr="004922D1">
        <w:t>including pelvic inflammatory disease, adverse pregnancy outcomes, infertility, rheumatological complications, cancer, organ damage and death</w:t>
      </w:r>
      <w:r w:rsidR="000240A4">
        <w:t>.</w:t>
      </w:r>
      <w:r w:rsidR="005D47A5">
        <w:fldChar w:fldCharType="begin">
          <w:fldData xml:space="preserve">PEVuZE5vdGU+PENpdGU+PEF1dGhvcj5IYWdnZXJ0eTwvQXV0aG9yPjxZZWFyPjIwMTA8L1llYXI+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</w:fldData>
        </w:fldChar>
      </w:r>
      <w:r w:rsidR="002E149D">
        <w:instrText xml:space="preserve"> ADDIN EN.CITE </w:instrText>
      </w:r>
      <w:r w:rsidR="002E149D">
        <w:fldChar w:fldCharType="begin">
          <w:fldData xml:space="preserve">PEVuZE5vdGU+PENpdGU+PEF1dGhvcj5IYWdnZXJ0eTwvQXV0aG9yPjxZZWFyPjIwMTA8L1llYXI+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</w:fldData>
        </w:fldChar>
      </w:r>
      <w:r w:rsidR="002E149D">
        <w:instrText xml:space="preserve"> ADDIN EN.CITE.DATA </w:instrText>
      </w:r>
      <w:r w:rsidR="002E149D">
        <w:fldChar w:fldCharType="end"/>
      </w:r>
      <w:r w:rsidR="005D47A5">
        <w:fldChar w:fldCharType="separate"/>
      </w:r>
      <w:r w:rsidR="000240A4" w:rsidRPr="000240A4">
        <w:rPr>
          <w:noProof/>
          <w:vertAlign w:val="superscript"/>
        </w:rPr>
        <w:t>1-4</w:t>
      </w:r>
      <w:r w:rsidR="005D47A5">
        <w:fldChar w:fldCharType="end"/>
      </w:r>
      <w:r w:rsidR="004922D1">
        <w:t xml:space="preserve"> </w:t>
      </w:r>
      <w:r w:rsidR="0057103F">
        <w:t xml:space="preserve">Although progress </w:t>
      </w:r>
      <w:r w:rsidR="00784CCD">
        <w:t xml:space="preserve">towards control of </w:t>
      </w:r>
      <w:r w:rsidR="00453EDC">
        <w:t>STI</w:t>
      </w:r>
      <w:r w:rsidR="00784CCD">
        <w:t>s</w:t>
      </w:r>
      <w:r w:rsidR="00453EDC">
        <w:t xml:space="preserve"> </w:t>
      </w:r>
      <w:r w:rsidR="0057103F">
        <w:t xml:space="preserve">has been made, for example with antiviral therapy for </w:t>
      </w:r>
      <w:r w:rsidR="00030C78">
        <w:t>human immunodeficiency virus (</w:t>
      </w:r>
      <w:r w:rsidR="0057103F">
        <w:t>HIV</w:t>
      </w:r>
      <w:r w:rsidR="00030C78">
        <w:t>)</w:t>
      </w:r>
      <w:r w:rsidR="00A81E10">
        <w:fldChar w:fldCharType="begin">
          <w:fldData xml:space="preserve">PEVuZE5vdGU+PENpdGU+PEF1dGhvcj5QYXU8L0F1dGhvcj48WWVhcj4yMDE0PC9ZZWFyPjxSZWNO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</w:fldData>
        </w:fldChar>
      </w:r>
      <w:r w:rsidR="000240A4">
        <w:instrText xml:space="preserve"> ADDIN EN.CITE </w:instrText>
      </w:r>
      <w:r w:rsidR="000240A4">
        <w:fldChar w:fldCharType="begin">
          <w:fldData xml:space="preserve">PEVuZE5vdGU+PENpdGU+PEF1dGhvcj5QYXU8L0F1dGhvcj48WWVhcj4yMDE0PC9ZZWFyPjxSZWNO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</w:fldData>
        </w:fldChar>
      </w:r>
      <w:r w:rsidR="000240A4">
        <w:instrText xml:space="preserve"> ADDIN EN.CITE.DATA </w:instrText>
      </w:r>
      <w:r w:rsidR="000240A4">
        <w:fldChar w:fldCharType="end"/>
      </w:r>
      <w:r w:rsidR="00A81E10">
        <w:fldChar w:fldCharType="separate"/>
      </w:r>
      <w:r w:rsidR="000240A4" w:rsidRPr="000240A4">
        <w:rPr>
          <w:noProof/>
          <w:vertAlign w:val="superscript"/>
        </w:rPr>
        <w:t>5</w:t>
      </w:r>
      <w:r w:rsidR="00A81E10">
        <w:fldChar w:fldCharType="end"/>
      </w:r>
      <w:r w:rsidR="007D7E05">
        <w:t xml:space="preserve"> </w:t>
      </w:r>
      <w:r w:rsidR="0057103F">
        <w:t>and the introduction of the human papillomavirus (HPV) vaccine</w:t>
      </w:r>
      <w:r w:rsidR="000240A4">
        <w:t>,</w:t>
      </w:r>
      <w:r w:rsidR="00A81E10">
        <w:fldChar w:fldCharType="begin"/>
      </w:r>
      <w:r w:rsidR="000240A4">
        <w:instrText xml:space="preserve"> ADDIN EN.CITE &lt;EndNote&gt;&lt;Cite&gt;&lt;Author&gt;Cutts&lt;/Author&gt;&lt;Year&gt;2007&lt;/Year&gt;&lt;RecNum&gt;15393&lt;/RecNum&gt;&lt;DisplayText&gt;&lt;style face="superscript"&gt;6&lt;/style&gt;&lt;/DisplayText&gt;&lt;record&gt;&lt;rec-number&gt;15393&lt;/rec-number&gt;&lt;foreign-keys&gt;&lt;key app="EN" db-id="xxett0apcfsarre20do5pveetx5p02tzapze" timestamp="1476240113"&gt;15393&lt;/key&gt;&lt;/foreign-keys&gt;&lt;ref-type name="Journal Article"&gt;17&lt;/ref-type&gt;&lt;contributors&gt;&lt;authors&gt;&lt;author&gt;Cutts, F. T.&lt;/author&gt;&lt;author&gt;Franceschi, S.&lt;/author&gt;&lt;author&gt;Goldie, S.&lt;/author&gt;&lt;author&gt;Castellsague, X.&lt;/author&gt;&lt;author&gt;de Sanjose, S.&lt;/author&gt;&lt;author&gt;Garnett, G.&lt;/author&gt;&lt;author&gt;Edmunds, W. J.&lt;/author&gt;&lt;author&gt;Claeys, P.&lt;/author&gt;&lt;author&gt;Goldenthal, K. L.&lt;/author&gt;&lt;author&gt;Harper, D. M.&lt;/author&gt;&lt;author&gt;Markowitz, L.&lt;/author&gt;&lt;/authors&gt;&lt;/contributors&gt;&lt;auth-address&gt;Initiative for Vaccine Research, WHO, Geneva, Switzerland. felicity.cutts@lshtm.ac.uk&lt;/auth-address&gt;&lt;titles&gt;&lt;title&gt;Human papillomavirus and HPV vaccines: a review&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lt-periodical&gt;&lt;pages&gt;719-26&lt;/pages&gt;&lt;volume&gt;85&lt;/volume&gt;&lt;number&gt;9&lt;/number&gt;&lt;edition&gt;2007/11/21&lt;/edition&gt;&lt;keywords&gt;&lt;keyword&gt;Female&lt;/keyword&gt;&lt;keyword&gt;Humans&lt;/keyword&gt;&lt;keyword&gt;Papillomavirus Infections/*drug therapy/epidemiology/virology&lt;/keyword&gt;&lt;keyword&gt;Papillomavirus Vaccines/*immunology&lt;/keyword&gt;&lt;keyword&gt;Uterine Cervical Neoplasms/prevention &amp;amp; control/virology&lt;/keyword&gt;&lt;/keywords&gt;&lt;dates&gt;&lt;year&gt;2007&lt;/year&gt;&lt;pub-dates&gt;&lt;date&gt;Sep&lt;/date&gt;&lt;/pub-dates&gt;&lt;/dates&gt;&lt;isbn&gt;0042-9686 (Print)&amp;#xD;0042-9686&lt;/isbn&gt;&lt;accession-num&gt;18026629&lt;/accession-num&gt;&lt;urls&gt;&lt;/urls&gt;&lt;custom2&gt;PMC2636411&lt;/custom2&gt;&lt;remote-database-provider&gt;NLM&lt;/remote-database-provider&gt;&lt;language&gt;eng&lt;/language&gt;&lt;/record&gt;&lt;/Cite&gt;&lt;/EndNote&gt;</w:instrText>
      </w:r>
      <w:r w:rsidR="00A81E10">
        <w:fldChar w:fldCharType="separate"/>
      </w:r>
      <w:r w:rsidR="000240A4" w:rsidRPr="000240A4">
        <w:rPr>
          <w:noProof/>
          <w:vertAlign w:val="superscript"/>
        </w:rPr>
        <w:t>6</w:t>
      </w:r>
      <w:r w:rsidR="00A81E10">
        <w:fldChar w:fldCharType="end"/>
      </w:r>
      <w:r w:rsidR="0057103F">
        <w:t xml:space="preserve"> we are </w:t>
      </w:r>
      <w:r w:rsidR="00E10B0E">
        <w:t>still some</w:t>
      </w:r>
      <w:r w:rsidR="0057103F">
        <w:t xml:space="preserve"> way from successfully controlling or eradicating these </w:t>
      </w:r>
      <w:r w:rsidR="00030C78">
        <w:t xml:space="preserve">and other </w:t>
      </w:r>
      <w:r w:rsidR="0057103F">
        <w:t>pathogens.</w:t>
      </w:r>
      <w:r w:rsidR="00CE2958">
        <w:t xml:space="preserve"> Of particular concern is </w:t>
      </w:r>
      <w:r w:rsidR="00730D67">
        <w:t>increasing rates of antimicrobial resistant gonorrhoea</w:t>
      </w:r>
      <w:r w:rsidR="00A81E10">
        <w:fldChar w:fldCharType="begin">
          <w:fldData xml:space="preserve">PEVuZE5vdGU+PENpdGU+PEF1dGhvcj5VbmVtbzwvQXV0aG9yPjxZZWFyPjIwMTQ8L1llYXI+PFJl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=
</w:fldData>
        </w:fldChar>
      </w:r>
      <w:r w:rsidR="000240A4">
        <w:instrText xml:space="preserve"> ADDIN EN.CITE </w:instrText>
      </w:r>
      <w:r w:rsidR="000240A4">
        <w:fldChar w:fldCharType="begin">
          <w:fldData xml:space="preserve">PEVuZE5vdGU+PENpdGU+PEF1dGhvcj5VbmVtbzwvQXV0aG9yPjxZZWFyPjIwMTQ8L1llYXI+PFJl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=
</w:fldData>
        </w:fldChar>
      </w:r>
      <w:r w:rsidR="000240A4">
        <w:instrText xml:space="preserve"> ADDIN EN.CITE.DATA </w:instrText>
      </w:r>
      <w:r w:rsidR="000240A4">
        <w:fldChar w:fldCharType="end"/>
      </w:r>
      <w:r w:rsidR="00A81E10">
        <w:fldChar w:fldCharType="separate"/>
      </w:r>
      <w:r w:rsidR="000240A4" w:rsidRPr="000240A4">
        <w:rPr>
          <w:noProof/>
          <w:vertAlign w:val="superscript"/>
        </w:rPr>
        <w:t>7</w:t>
      </w:r>
      <w:r w:rsidR="00A81E10">
        <w:fldChar w:fldCharType="end"/>
      </w:r>
      <w:r w:rsidR="0057103F" w:rsidRPr="00730D67">
        <w:t xml:space="preserve"> an</w:t>
      </w:r>
      <w:r w:rsidR="00A81E10">
        <w:t>d the re-emergence of syphilis</w:t>
      </w:r>
      <w:r w:rsidR="000240A4">
        <w:t>.</w:t>
      </w:r>
      <w:r w:rsidR="00A81E10">
        <w:fldChar w:fldCharType="begin"/>
      </w:r>
      <w:r w:rsidR="00EE5859">
        <w:instrText xml:space="preserve"> ADDIN EN.CITE &lt;EndNote&gt;&lt;Cite&gt;&lt;Author&gt;Read&lt;/Author&gt;&lt;Year&gt;2015&lt;/Year&gt;&lt;RecNum&gt;15396&lt;/RecNum&gt;&lt;DisplayText&gt;&lt;style face="superscript"&gt;8&lt;/style&gt;&lt;/DisplayText&gt;&lt;record&gt;&lt;rec-number&gt;15396&lt;/rec-number&gt;&lt;foreign-keys&gt;&lt;key app="EN" db-id="xxett0apcfsarre20do5pveetx5p02tzapze" timestamp="1476240339"&gt;15396&lt;/key&gt;&lt;/foreign-keys&gt;&lt;ref-type name="Journal Article"&gt;17&lt;/ref-type&gt;&lt;contributors&gt;&lt;authors&gt;&lt;author&gt;Read, P.&lt;/author&gt;&lt;author&gt;Fairley, C. K.&lt;/author&gt;&lt;author&gt;Chow, E. P.&lt;/author&gt;&lt;/authors&gt;&lt;/contributors&gt;&lt;auth-address&gt;The Kirketon Road Centre, PO Box 22, Kings Cross, NSW 1340, Australia.&amp;#xD;Melbourne Sexual Health Centre, Alfred Health, 580 Swanston Street, Carlton, Vic. 3053, Australia.&lt;/auth-address&gt;&lt;titles&gt;&lt;title&gt;Increasing trends of syphilis among men who have sex with men in high income countries&lt;/title&gt;&lt;secondary-title&gt;Sex Health&lt;/secondary-title&gt;&lt;alt-title&gt;Sexual health&lt;/alt-title&gt;&lt;/titles&gt;&lt;periodical&gt;&lt;full-title&gt;Sexual Health&lt;/full-title&gt;&lt;abbr-1&gt;Sex health&lt;/abbr-1&gt;&lt;/periodical&gt;&lt;alt-periodical&gt;&lt;full-title&gt;Sexual Health&lt;/full-title&gt;&lt;abbr-1&gt;Sex health&lt;/abbr-1&gt;&lt;/alt-periodical&gt;&lt;pages&gt;155-63&lt;/pages&gt;&lt;volume&gt;12&lt;/volume&gt;&lt;number&gt;2&lt;/number&gt;&lt;edition&gt;2015/01/22&lt;/edition&gt;&lt;dates&gt;&lt;year&gt;2015&lt;/year&gt;&lt;pub-dates&gt;&lt;date&gt;Apr&lt;/date&gt;&lt;/pub-dates&gt;&lt;/dates&gt;&lt;isbn&gt;1448-5028 (Print)&amp;#xD;1448-5028&lt;/isbn&gt;&lt;accession-num&gt;25607751&lt;/accession-num&gt;&lt;urls&gt;&lt;/urls&gt;&lt;electronic-resource-num&gt;10.1071/sh14153&lt;/electronic-resource-num&gt;&lt;remote-database-provider&gt;NLM&lt;/remote-database-provider&gt;&lt;language&gt;eng&lt;/language&gt;&lt;/record&gt;&lt;/Cite&gt;&lt;/EndNote&gt;</w:instrText>
      </w:r>
      <w:r w:rsidR="00A81E10">
        <w:fldChar w:fldCharType="separate"/>
      </w:r>
      <w:r w:rsidR="000240A4" w:rsidRPr="000240A4">
        <w:rPr>
          <w:noProof/>
          <w:vertAlign w:val="superscript"/>
        </w:rPr>
        <w:t>8</w:t>
      </w:r>
      <w:r w:rsidR="00A81E10">
        <w:fldChar w:fldCharType="end"/>
      </w:r>
    </w:p>
    <w:p w14:paraId="33BE881F" w14:textId="7EE75E09" w:rsidR="00762DFB" w:rsidRPr="00752188" w:rsidRDefault="004A6951" w:rsidP="004A6951">
      <w:pPr>
        <w:spacing w:after="120"/>
      </w:pPr>
      <w:r w:rsidRPr="00FC712D">
        <w:t xml:space="preserve">Young people are disproportionately affected by STIs with the majority of infections </w:t>
      </w:r>
      <w:r w:rsidR="00FC712D" w:rsidRPr="00FC712D">
        <w:t>occurring</w:t>
      </w:r>
      <w:r w:rsidRPr="00FC712D">
        <w:t xml:space="preserve"> in the 15-24 year old age group</w:t>
      </w:r>
      <w:r w:rsidR="000240A4">
        <w:t>.</w:t>
      </w:r>
      <w:r w:rsidR="00A81E10">
        <w:fldChar w:fldCharType="begin">
          <w:fldData xml:space="preserve">PEVuZE5vdGU+PENpdGU+PEF1dGhvcj5EZXRlbHM8L0F1dGhvcj48WWVhcj4yMDExPC9ZZWFyPjxS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</w:fldData>
        </w:fldChar>
      </w:r>
      <w:r w:rsidR="000240A4">
        <w:instrText xml:space="preserve"> ADDIN EN.CITE </w:instrText>
      </w:r>
      <w:r w:rsidR="000240A4">
        <w:fldChar w:fldCharType="begin">
          <w:fldData xml:space="preserve">PEVuZE5vdGU+PENpdGU+PEF1dGhvcj5EZXRlbHM8L0F1dGhvcj48WWVhcj4yMDExPC9ZZWFyPjxS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</w:fldData>
        </w:fldChar>
      </w:r>
      <w:r w:rsidR="000240A4">
        <w:instrText xml:space="preserve"> ADDIN EN.CITE.DATA </w:instrText>
      </w:r>
      <w:r w:rsidR="000240A4">
        <w:fldChar w:fldCharType="end"/>
      </w:r>
      <w:r w:rsidR="00A81E10">
        <w:fldChar w:fldCharType="separate"/>
      </w:r>
      <w:r w:rsidR="000240A4" w:rsidRPr="000240A4">
        <w:rPr>
          <w:noProof/>
          <w:vertAlign w:val="superscript"/>
        </w:rPr>
        <w:t>9</w:t>
      </w:r>
      <w:r w:rsidR="00A81E10">
        <w:fldChar w:fldCharType="end"/>
      </w:r>
      <w:r w:rsidR="00C72FDD">
        <w:t xml:space="preserve"> </w:t>
      </w:r>
      <w:r w:rsidRPr="00FC712D">
        <w:rPr>
          <w:rFonts w:eastAsia="Calibri" w:cs="Calibri"/>
        </w:rPr>
        <w:t xml:space="preserve">University </w:t>
      </w:r>
      <w:r w:rsidR="00C72FDD">
        <w:rPr>
          <w:rFonts w:eastAsia="Calibri" w:cs="Calibri"/>
        </w:rPr>
        <w:t>s</w:t>
      </w:r>
      <w:r w:rsidR="00C72FDD" w:rsidRPr="00E7549E">
        <w:rPr>
          <w:rFonts w:eastAsia="Calibri" w:cs="Calibri"/>
        </w:rPr>
        <w:t>tudents</w:t>
      </w:r>
      <w:r w:rsidR="00C72FDD" w:rsidRPr="001B409D">
        <w:rPr>
          <w:rFonts w:eastAsia="Calibri" w:cs="Calibri"/>
        </w:rPr>
        <w:t xml:space="preserve"> </w:t>
      </w:r>
      <w:r w:rsidRPr="001B409D">
        <w:rPr>
          <w:rFonts w:eastAsia="Calibri" w:cs="Calibri"/>
        </w:rPr>
        <w:t>may b</w:t>
      </w:r>
      <w:r>
        <w:rPr>
          <w:rFonts w:eastAsia="Calibri" w:cs="Calibri"/>
        </w:rPr>
        <w:t xml:space="preserve">e especially vulnerable to STIs. </w:t>
      </w:r>
      <w:r w:rsidR="00762DFB" w:rsidRPr="0059030A">
        <w:rPr>
          <w:rFonts w:eastAsia="Calibri" w:cs="Calibri"/>
        </w:rPr>
        <w:t>Previous studies indicate that</w:t>
      </w:r>
      <w:r w:rsidR="00030C78">
        <w:rPr>
          <w:rFonts w:eastAsia="Calibri" w:cs="Calibri"/>
        </w:rPr>
        <w:t xml:space="preserve"> tertiary</w:t>
      </w:r>
      <w:r w:rsidR="00762DFB" w:rsidRPr="0059030A">
        <w:rPr>
          <w:rFonts w:eastAsia="Calibri" w:cs="Calibri"/>
        </w:rPr>
        <w:t xml:space="preserve"> students engage in multiple high-risk </w:t>
      </w:r>
      <w:r w:rsidR="00E72B10">
        <w:rPr>
          <w:rFonts w:eastAsia="Calibri" w:cs="Calibri"/>
        </w:rPr>
        <w:t xml:space="preserve">sexual </w:t>
      </w:r>
      <w:r w:rsidR="00762DFB" w:rsidRPr="0059030A">
        <w:rPr>
          <w:rFonts w:eastAsia="Calibri" w:cs="Calibri"/>
        </w:rPr>
        <w:t>behavio</w:t>
      </w:r>
      <w:r w:rsidR="00453EDC">
        <w:rPr>
          <w:rFonts w:eastAsia="Calibri" w:cs="Calibri"/>
        </w:rPr>
        <w:t>u</w:t>
      </w:r>
      <w:r w:rsidR="00762DFB" w:rsidRPr="0059030A">
        <w:rPr>
          <w:rFonts w:eastAsia="Calibri" w:cs="Calibri"/>
        </w:rPr>
        <w:t xml:space="preserve">rs such as </w:t>
      </w:r>
      <w:r w:rsidR="00762DFB">
        <w:rPr>
          <w:rFonts w:eastAsia="Calibri" w:cs="Calibri"/>
        </w:rPr>
        <w:t xml:space="preserve">infrequent condom </w:t>
      </w:r>
      <w:r w:rsidR="00E72B10">
        <w:rPr>
          <w:rFonts w:eastAsia="Calibri" w:cs="Calibri"/>
        </w:rPr>
        <w:t>use, sex with multiple partners and</w:t>
      </w:r>
      <w:r w:rsidR="00762DFB">
        <w:rPr>
          <w:rFonts w:eastAsia="Calibri" w:cs="Calibri"/>
        </w:rPr>
        <w:t xml:space="preserve"> casual sex</w:t>
      </w:r>
      <w:r w:rsidR="000240A4">
        <w:rPr>
          <w:rFonts w:eastAsia="Calibri" w:cs="Calibri"/>
        </w:rPr>
        <w:t>.</w:t>
      </w:r>
      <w:r w:rsidR="009B5D15">
        <w:rPr>
          <w:rFonts w:eastAsia="Calibri" w:cs="Calibri"/>
        </w:rPr>
        <w:fldChar w:fldCharType="begin">
          <w:fldData xml:space="preserve">PEVuZE5vdGU+PENpdGU+PEF1dGhvcj5XZWxzaDwvQXV0aG9yPjxZZWFyPjIwMDY8L1llYXI+PFJl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=
</w:fldData>
        </w:fldChar>
      </w:r>
      <w:r w:rsidR="000240A4">
        <w:rPr>
          <w:rFonts w:eastAsia="Calibri" w:cs="Calibri"/>
        </w:rPr>
        <w:instrText xml:space="preserve"> ADDIN EN.CITE </w:instrText>
      </w:r>
      <w:r w:rsidR="000240A4">
        <w:rPr>
          <w:rFonts w:eastAsia="Calibri" w:cs="Calibri"/>
        </w:rPr>
        <w:fldChar w:fldCharType="begin">
          <w:fldData xml:space="preserve">PEVuZE5vdGU+PENpdGU+PEF1dGhvcj5XZWxzaDwvQXV0aG9yPjxZZWFyPjIwMDY8L1llYXI+PFJl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=
</w:fldData>
        </w:fldChar>
      </w:r>
      <w:r w:rsidR="000240A4">
        <w:rPr>
          <w:rFonts w:eastAsia="Calibri" w:cs="Calibri"/>
        </w:rPr>
        <w:instrText xml:space="preserve"> ADDIN EN.CITE.DATA </w:instrText>
      </w:r>
      <w:r w:rsidR="000240A4">
        <w:rPr>
          <w:rFonts w:eastAsia="Calibri" w:cs="Calibri"/>
        </w:rPr>
      </w:r>
      <w:r w:rsidR="000240A4">
        <w:rPr>
          <w:rFonts w:eastAsia="Calibri" w:cs="Calibri"/>
        </w:rPr>
        <w:fldChar w:fldCharType="end"/>
      </w:r>
      <w:r w:rsidR="009B5D15">
        <w:rPr>
          <w:rFonts w:eastAsia="Calibri" w:cs="Calibri"/>
        </w:rPr>
      </w:r>
      <w:r w:rsidR="009B5D15">
        <w:rPr>
          <w:rFonts w:eastAsia="Calibri" w:cs="Calibri"/>
        </w:rPr>
        <w:fldChar w:fldCharType="separate"/>
      </w:r>
      <w:r w:rsidR="000240A4" w:rsidRPr="000240A4">
        <w:rPr>
          <w:rFonts w:eastAsia="Calibri" w:cs="Calibri"/>
          <w:noProof/>
          <w:vertAlign w:val="superscript"/>
        </w:rPr>
        <w:t>10, 11</w:t>
      </w:r>
      <w:r w:rsidR="009B5D15">
        <w:rPr>
          <w:rFonts w:eastAsia="Calibri" w:cs="Calibri"/>
        </w:rPr>
        <w:fldChar w:fldCharType="end"/>
      </w:r>
      <w:r w:rsidR="00E72B10">
        <w:rPr>
          <w:rFonts w:eastAsia="Calibri" w:cs="Calibri"/>
        </w:rPr>
        <w:t xml:space="preserve"> In addition, students typically exhibit high </w:t>
      </w:r>
      <w:r w:rsidR="00E72B10" w:rsidRPr="00752188">
        <w:rPr>
          <w:rFonts w:eastAsia="Calibri" w:cs="Calibri"/>
        </w:rPr>
        <w:t>levels of alcohol use</w:t>
      </w:r>
      <w:r w:rsidR="006270EB" w:rsidRPr="00752188">
        <w:rPr>
          <w:rFonts w:eastAsia="Calibri" w:cs="Calibri"/>
        </w:rPr>
        <w:fldChar w:fldCharType="begin">
          <w:fldData xml:space="preserve">PEVuZE5vdGU+PENpdGU+PEF1dGhvcj5LYXJhbTwvQXV0aG9yPjxZZWFyPjIwMDc8L1llYXI+PFJl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</w:fldData>
        </w:fldChar>
      </w:r>
      <w:r w:rsidR="000240A4">
        <w:rPr>
          <w:rFonts w:eastAsia="Calibri" w:cs="Calibri"/>
        </w:rPr>
        <w:instrText xml:space="preserve"> ADDIN EN.CITE </w:instrText>
      </w:r>
      <w:r w:rsidR="000240A4">
        <w:rPr>
          <w:rFonts w:eastAsia="Calibri" w:cs="Calibri"/>
        </w:rPr>
        <w:fldChar w:fldCharType="begin">
          <w:fldData xml:space="preserve">PEVuZE5vdGU+PENpdGU+PEF1dGhvcj5LYXJhbTwvQXV0aG9yPjxZZWFyPjIwMDc8L1llYXI+PFJl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</w:fldData>
        </w:fldChar>
      </w:r>
      <w:r w:rsidR="000240A4">
        <w:rPr>
          <w:rFonts w:eastAsia="Calibri" w:cs="Calibri"/>
        </w:rPr>
        <w:instrText xml:space="preserve"> ADDIN EN.CITE.DATA </w:instrText>
      </w:r>
      <w:r w:rsidR="000240A4">
        <w:rPr>
          <w:rFonts w:eastAsia="Calibri" w:cs="Calibri"/>
        </w:rPr>
      </w:r>
      <w:r w:rsidR="000240A4">
        <w:rPr>
          <w:rFonts w:eastAsia="Calibri" w:cs="Calibri"/>
        </w:rPr>
        <w:fldChar w:fldCharType="end"/>
      </w:r>
      <w:r w:rsidR="006270EB" w:rsidRPr="00752188">
        <w:rPr>
          <w:rFonts w:eastAsia="Calibri" w:cs="Calibri"/>
        </w:rPr>
      </w:r>
      <w:r w:rsidR="006270EB" w:rsidRPr="00752188">
        <w:rPr>
          <w:rFonts w:eastAsia="Calibri" w:cs="Calibri"/>
        </w:rPr>
        <w:fldChar w:fldCharType="separate"/>
      </w:r>
      <w:r w:rsidR="000240A4" w:rsidRPr="000240A4">
        <w:rPr>
          <w:rFonts w:eastAsia="Calibri" w:cs="Calibri"/>
          <w:noProof/>
          <w:vertAlign w:val="superscript"/>
        </w:rPr>
        <w:t>12, 13</w:t>
      </w:r>
      <w:r w:rsidR="006270EB" w:rsidRPr="00752188">
        <w:rPr>
          <w:rFonts w:eastAsia="Calibri" w:cs="Calibri"/>
        </w:rPr>
        <w:fldChar w:fldCharType="end"/>
      </w:r>
      <w:r w:rsidR="00E72B10" w:rsidRPr="00752188">
        <w:rPr>
          <w:rFonts w:eastAsia="Calibri" w:cs="Calibri"/>
        </w:rPr>
        <w:t xml:space="preserve"> which is associated with high-risk sexual behaviour and STI diagnosis</w:t>
      </w:r>
      <w:r w:rsidR="000240A4">
        <w:rPr>
          <w:rFonts w:eastAsia="Calibri" w:cs="Calibri"/>
        </w:rPr>
        <w:t>.</w:t>
      </w:r>
      <w:r w:rsidR="006270EB" w:rsidRPr="00752188">
        <w:rPr>
          <w:rFonts w:eastAsia="Calibri" w:cs="Calibri"/>
        </w:rPr>
        <w:fldChar w:fldCharType="begin">
          <w:fldData xml:space="preserve">PEVuZE5vdGU+PENpdGU+PEF1dGhvcj5BaWNrZW48L0F1dGhvcj48WWVhcj4yMDExPC9ZZWFyPjxS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2FsdC1wZXJpb2RpY2FsPjxwYWdlcz4x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</w:fldData>
        </w:fldChar>
      </w:r>
      <w:r w:rsidR="000240A4">
        <w:rPr>
          <w:rFonts w:eastAsia="Calibri" w:cs="Calibri"/>
        </w:rPr>
        <w:instrText xml:space="preserve"> ADDIN EN.CITE </w:instrText>
      </w:r>
      <w:r w:rsidR="000240A4">
        <w:rPr>
          <w:rFonts w:eastAsia="Calibri" w:cs="Calibri"/>
        </w:rPr>
        <w:fldChar w:fldCharType="begin">
          <w:fldData xml:space="preserve">PEVuZE5vdGU+PENpdGU+PEF1dGhvcj5BaWNrZW48L0F1dGhvcj48WWVhcj4yMDExPC9ZZWFyPjxS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2FsdC1wZXJpb2RpY2FsPjxwYWdlcz4x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</w:fldData>
        </w:fldChar>
      </w:r>
      <w:r w:rsidR="000240A4">
        <w:rPr>
          <w:rFonts w:eastAsia="Calibri" w:cs="Calibri"/>
        </w:rPr>
        <w:instrText xml:space="preserve"> ADDIN EN.CITE.DATA </w:instrText>
      </w:r>
      <w:r w:rsidR="000240A4">
        <w:rPr>
          <w:rFonts w:eastAsia="Calibri" w:cs="Calibri"/>
        </w:rPr>
      </w:r>
      <w:r w:rsidR="000240A4">
        <w:rPr>
          <w:rFonts w:eastAsia="Calibri" w:cs="Calibri"/>
        </w:rPr>
        <w:fldChar w:fldCharType="end"/>
      </w:r>
      <w:r w:rsidR="006270EB" w:rsidRPr="00752188">
        <w:rPr>
          <w:rFonts w:eastAsia="Calibri" w:cs="Calibri"/>
        </w:rPr>
      </w:r>
      <w:r w:rsidR="006270EB" w:rsidRPr="00752188">
        <w:rPr>
          <w:rFonts w:eastAsia="Calibri" w:cs="Calibri"/>
        </w:rPr>
        <w:fldChar w:fldCharType="separate"/>
      </w:r>
      <w:r w:rsidR="000240A4" w:rsidRPr="000240A4">
        <w:rPr>
          <w:rFonts w:eastAsia="Calibri" w:cs="Calibri"/>
          <w:noProof/>
          <w:vertAlign w:val="superscript"/>
        </w:rPr>
        <w:t>14, 15</w:t>
      </w:r>
      <w:r w:rsidR="006270EB" w:rsidRPr="00752188">
        <w:rPr>
          <w:rFonts w:eastAsia="Calibri" w:cs="Calibri"/>
        </w:rPr>
        <w:fldChar w:fldCharType="end"/>
      </w:r>
    </w:p>
    <w:p w14:paraId="2F78D665" w14:textId="0D0F7177" w:rsidR="00C72FDD" w:rsidRDefault="004A6951" w:rsidP="00565B44">
      <w:pPr>
        <w:autoSpaceDE w:val="0"/>
        <w:autoSpaceDN w:val="0"/>
        <w:adjustRightInd w:val="0"/>
      </w:pPr>
      <w:r w:rsidRPr="00752188">
        <w:t xml:space="preserve">Testing and treating infected individuals limits the harm that STIs may cause to the individual and also reduces the potential </w:t>
      </w:r>
      <w:r w:rsidRPr="004A6951">
        <w:t xml:space="preserve">for transmission to new partners. </w:t>
      </w:r>
      <w:r w:rsidR="006E2036">
        <w:t>Regular</w:t>
      </w:r>
      <w:r w:rsidR="00C72FDD" w:rsidRPr="004A6951">
        <w:t xml:space="preserve"> STI testing is recommended for sexually active young people in many </w:t>
      </w:r>
      <w:r w:rsidR="00E81DA1">
        <w:t>high income</w:t>
      </w:r>
      <w:r w:rsidR="00E81DA1" w:rsidRPr="004A6951">
        <w:t xml:space="preserve"> </w:t>
      </w:r>
      <w:r w:rsidR="00C72FDD" w:rsidRPr="004A6951">
        <w:t>countries</w:t>
      </w:r>
      <w:r w:rsidR="000240A4">
        <w:t>.</w:t>
      </w:r>
      <w:r w:rsidR="006E2036">
        <w:fldChar w:fldCharType="begin"/>
      </w:r>
      <w:r w:rsidR="008D1861">
        <w:instrText xml:space="preserve"> ADDIN EN.CITE &lt;EndNote&gt;&lt;Cite&gt;&lt;Author&gt;LeFevre&lt;/Author&gt;&lt;Year&gt;2014&lt;/Year&gt;&lt;RecNum&gt;15416&lt;/RecNum&gt;&lt;DisplayText&gt;&lt;style face="superscript"&gt;16-18&lt;/style&gt;&lt;/DisplayText&gt;&lt;record&gt;&lt;rec-number&gt;15416&lt;/rec-number&gt;&lt;foreign-keys&gt;&lt;key app="EN" db-id="xxett0apcfsarre20do5pveetx5p02tzapze" timestamp="1476498543"&gt;15416&lt;/key&gt;&lt;/foreign-keys&gt;&lt;ref-type name="Journal Article"&gt;17&lt;/ref-type&gt;&lt;contributors&gt;&lt;authors&gt;&lt;author&gt;LeFevre, M.L.&lt;/author&gt;&lt;/authors&gt;&lt;/contributors&gt;&lt;titles&gt;&lt;title&gt;U.S. Preventive Services Task Force (USPSTF): screening for chlamydia and gonorrhea&lt;/title&gt;&lt;secondary-title&gt;Ann Intern Med&lt;/secondary-title&gt;&lt;/titles&gt;&lt;periodical&gt;&lt;full-title&gt;Annals of Internal Medicine&lt;/full-title&gt;&lt;abbr-1&gt;Ann. Intern. Med.&lt;/abbr-1&gt;&lt;abbr-2&gt;Ann Intern Med&lt;/abbr-2&gt;&lt;/periodical&gt;&lt;pages&gt;902-10&lt;/pages&gt;&lt;volume&gt;161&lt;/volume&gt;&lt;dates&gt;&lt;year&gt;2014&lt;/year&gt;&lt;/dates&gt;&lt;urls&gt;&lt;/urls&gt;&lt;/record&gt;&lt;/Cite&gt;&lt;Cite&gt;&lt;RecNum&gt;15418&lt;/RecNum&gt;&lt;record&gt;&lt;rec-number&gt;15418&lt;/rec-number&gt;&lt;foreign-keys&gt;&lt;key app="EN" db-id="xxett0apcfsarre20do5pveetx5p02tzapze" timestamp="1476500845"&gt;15418&lt;/key&gt;&lt;/foreign-keys&gt;&lt;ref-type name="Report"&gt;27&lt;/ref-type&gt;&lt;contributors&gt;&lt;/contributors&gt;&lt;titles&gt;&lt;title&gt;Australasian Society for HIV Medicine. HIV, viral hepatitis &amp;amp; STIs. A guide for primary care providers.&lt;/title&gt;&lt;short-title&gt;Australasian Society for HIV Medicine&lt;/short-title&gt;&lt;/titles&gt;&lt;dates&gt;&lt;year&gt;2014&lt;/year&gt;&lt;/dates&gt;&lt;urls&gt;&lt;/urls&gt;&lt;/record&gt;&lt;/Cite&gt;&lt;Cite&gt;&lt;Year&gt;2015&lt;/Year&gt;&lt;RecNum&gt;15799&lt;/RecNum&gt;&lt;record&gt;&lt;rec-number&gt;15799&lt;/rec-number&gt;&lt;foreign-keys&gt;&lt;key app="EN" db-id="xxett0apcfsarre20do5pveetx5p02tzapze" timestamp="1486772387"&gt;15799&lt;/key&gt;&lt;/foreign-keys&gt;&lt;ref-type name="Report"&gt;27&lt;/ref-type&gt;&lt;contributors&gt;&lt;/contributors&gt;&lt;titles&gt;&lt;title&gt;NZSHS. Chlamydia Management Guidelines&lt;/title&gt;&lt;short-title&gt;NZSHS&lt;/short-title&gt;&lt;/titles&gt;&lt;dates&gt;&lt;year&gt;2015&lt;/year&gt;&lt;/dates&gt;&lt;pub-location&gt;Wellington, New Zealand&lt;/pub-location&gt;&lt;publisher&gt;Ministry of Health&lt;/publisher&gt;&lt;urls&gt;&lt;/urls&gt;&lt;/record&gt;&lt;/Cite&gt;&lt;/EndNote&gt;</w:instrText>
      </w:r>
      <w:r w:rsidR="006E2036">
        <w:fldChar w:fldCharType="separate"/>
      </w:r>
      <w:r w:rsidR="008D1861" w:rsidRPr="008D1861">
        <w:rPr>
          <w:noProof/>
          <w:vertAlign w:val="superscript"/>
        </w:rPr>
        <w:t>16-18</w:t>
      </w:r>
      <w:r w:rsidR="006E2036">
        <w:fldChar w:fldCharType="end"/>
      </w:r>
      <w:r w:rsidR="00C72FDD" w:rsidRPr="004A6951">
        <w:t xml:space="preserve"> </w:t>
      </w:r>
      <w:r w:rsidRPr="004A6951">
        <w:t xml:space="preserve">However, </w:t>
      </w:r>
      <w:r w:rsidR="00C72FDD">
        <w:t xml:space="preserve">for this to be effective, the </w:t>
      </w:r>
      <w:r w:rsidR="00B31011" w:rsidRPr="004A6951">
        <w:t xml:space="preserve">at-risk individuals </w:t>
      </w:r>
      <w:r w:rsidR="00C72FDD">
        <w:t xml:space="preserve">must know and choose </w:t>
      </w:r>
      <w:r w:rsidR="00BD14AA">
        <w:t>to present for testing.</w:t>
      </w:r>
    </w:p>
    <w:p w14:paraId="49C59EF5" w14:textId="7240B783" w:rsidR="00784CCD" w:rsidRDefault="004A6951" w:rsidP="00565B44">
      <w:pPr>
        <w:autoSpaceDE w:val="0"/>
        <w:autoSpaceDN w:val="0"/>
        <w:adjustRightInd w:val="0"/>
      </w:pPr>
      <w:r w:rsidRPr="004A6951">
        <w:t>T</w:t>
      </w:r>
      <w:r w:rsidR="00565B44" w:rsidRPr="004A6951">
        <w:t xml:space="preserve">here </w:t>
      </w:r>
      <w:r w:rsidR="00C72FDD">
        <w:t xml:space="preserve">are many documented </w:t>
      </w:r>
      <w:r w:rsidR="00565B44" w:rsidRPr="004A6951">
        <w:t xml:space="preserve">barriers to accessing STI prevention </w:t>
      </w:r>
      <w:r w:rsidR="00565B44" w:rsidRPr="00D152A8">
        <w:t>and management services.</w:t>
      </w:r>
      <w:r w:rsidR="00565B44">
        <w:t xml:space="preserve"> These may be the result of how services are structured but may also be due to fear, embarrassment, stigma, and shame</w:t>
      </w:r>
      <w:r w:rsidR="000240A4">
        <w:t>.</w:t>
      </w:r>
      <w:r w:rsidR="00BD14AA">
        <w:fldChar w:fldCharType="begin">
          <w:fldData xml:space="preserve">PEVuZE5vdGU+PENpdGU+PEF1dGhvcj5Nb3JyaXM8L0F1dGhvcj48WWVhcj4yMDE1PC9ZZWFyPjxS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5TNDAt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</w:fldData>
        </w:fldChar>
      </w:r>
      <w:r w:rsidR="008D1861">
        <w:instrText xml:space="preserve"> ADDIN EN.CITE </w:instrText>
      </w:r>
      <w:r w:rsidR="008D1861">
        <w:fldChar w:fldCharType="begin">
          <w:fldData xml:space="preserve">PEVuZE5vdGU+PENpdGU+PEF1dGhvcj5Nb3JyaXM8L0F1dGhvcj48WWVhcj4yMDE1PC9ZZWFyPjxS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5TNDAt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</w:fldData>
        </w:fldChar>
      </w:r>
      <w:r w:rsidR="008D1861">
        <w:instrText xml:space="preserve"> ADDIN EN.CITE.DATA </w:instrText>
      </w:r>
      <w:r w:rsidR="008D1861">
        <w:fldChar w:fldCharType="end"/>
      </w:r>
      <w:r w:rsidR="00BD14AA">
        <w:fldChar w:fldCharType="separate"/>
      </w:r>
      <w:r w:rsidR="008D1861" w:rsidRPr="008D1861">
        <w:rPr>
          <w:noProof/>
          <w:vertAlign w:val="superscript"/>
        </w:rPr>
        <w:t>19</w:t>
      </w:r>
      <w:r w:rsidR="00BD14AA">
        <w:fldChar w:fldCharType="end"/>
      </w:r>
      <w:r w:rsidR="00565B44">
        <w:t xml:space="preserve"> </w:t>
      </w:r>
      <w:r w:rsidR="00B31011">
        <w:t xml:space="preserve">To encourage </w:t>
      </w:r>
      <w:r w:rsidR="00565B44">
        <w:t>STI testing</w:t>
      </w:r>
      <w:r w:rsidR="001E22B7">
        <w:t>, health providers and decision-makers</w:t>
      </w:r>
      <w:r w:rsidR="00B31011">
        <w:t xml:space="preserve"> need to understand</w:t>
      </w:r>
      <w:r w:rsidR="00565B44">
        <w:t xml:space="preserve"> in detail</w:t>
      </w:r>
      <w:r w:rsidR="00B31011">
        <w:t xml:space="preserve"> the barriers </w:t>
      </w:r>
      <w:r w:rsidR="001E22B7">
        <w:t>which</w:t>
      </w:r>
      <w:r w:rsidR="00B31011">
        <w:t xml:space="preserve"> prevent or delay people from test</w:t>
      </w:r>
      <w:r w:rsidR="001E22B7">
        <w:t xml:space="preserve">ing. </w:t>
      </w:r>
    </w:p>
    <w:p w14:paraId="0B0A31E5" w14:textId="5F2A50C3" w:rsidR="004922D1" w:rsidRDefault="00996A82" w:rsidP="00505CF3">
      <w:pPr>
        <w:autoSpaceDE w:val="0"/>
        <w:autoSpaceDN w:val="0"/>
        <w:adjustRightInd w:val="0"/>
      </w:pPr>
      <w:r>
        <w:t>New Zealand provides an interesting case-study to investigate barriers to testing for the following reasons. Firstly, New Zealand has a high incidence rate of chlamydia</w:t>
      </w:r>
      <w:r w:rsidR="002517BE">
        <w:t xml:space="preserve"> </w:t>
      </w:r>
      <w:r>
        <w:t xml:space="preserve">compared to other </w:t>
      </w:r>
      <w:r w:rsidR="00E81DA1">
        <w:t xml:space="preserve">high income </w:t>
      </w:r>
      <w:r>
        <w:t xml:space="preserve">countries including the UK, the US </w:t>
      </w:r>
      <w:r w:rsidR="00BD14AA">
        <w:t>and Australia</w:t>
      </w:r>
      <w:r w:rsidR="000240A4">
        <w:t>.</w:t>
      </w:r>
      <w:r w:rsidR="00BD14AA">
        <w:fldChar w:fldCharType="begin"/>
      </w:r>
      <w:r w:rsidR="008D1861">
        <w:instrText xml:space="preserve"> ADDIN EN.CITE &lt;EndNote&gt;&lt;Cite&gt;&lt;Year&gt;2014&lt;/Year&gt;&lt;RecNum&gt;14759&lt;/RecNum&gt;&lt;DisplayText&gt;&lt;style face="superscript"&gt;20&lt;/style&gt;&lt;/DisplayText&gt;&lt;record&gt;&lt;rec-number&gt;14759&lt;/rec-number&gt;&lt;foreign-keys&gt;&lt;key app="EN" db-id="xxett0apcfsarre20do5pveetx5p02tzapze" timestamp="1424214371"&gt;14759&lt;/key&gt;&lt;/foreign-keys&gt;&lt;ref-type name="Report"&gt;27&lt;/ref-type&gt;&lt;contributors&gt;&lt;/contributors&gt;&lt;titles&gt;&lt;title&gt;ESR Annual Surveillance Report - Sexually Transmitted Infections in New Zealand, 2013&lt;/title&gt;&lt;short-title&gt;ESR Annual Surveillance Report 2013&lt;/short-title&gt;&lt;/titles&gt;&lt;dates&gt;&lt;year&gt;2014&lt;/year&gt;&lt;/dates&gt;&lt;pub-location&gt;Porirua, New Zealand&lt;/pub-location&gt;&lt;publisher&gt;The Institute of Environmental Science and Research Ltd.&lt;/publisher&gt;&lt;urls&gt;&lt;/urls&gt;&lt;/record&gt;&lt;/Cite&gt;&lt;/EndNote&gt;</w:instrText>
      </w:r>
      <w:r w:rsidR="00BD14AA">
        <w:fldChar w:fldCharType="separate"/>
      </w:r>
      <w:r w:rsidR="008D1861" w:rsidRPr="008D1861">
        <w:rPr>
          <w:noProof/>
          <w:vertAlign w:val="superscript"/>
        </w:rPr>
        <w:t>20</w:t>
      </w:r>
      <w:r w:rsidR="00BD14AA">
        <w:fldChar w:fldCharType="end"/>
      </w:r>
      <w:r w:rsidR="002517BE" w:rsidRPr="002517BE">
        <w:t xml:space="preserve"> </w:t>
      </w:r>
      <w:r w:rsidR="00A358D4">
        <w:t xml:space="preserve"> </w:t>
      </w:r>
      <w:r w:rsidR="005F3522">
        <w:t xml:space="preserve">In New Zealand, </w:t>
      </w:r>
      <w:r w:rsidR="005079AA">
        <w:t>as in most other high income countries worldwide,</w:t>
      </w:r>
      <w:r w:rsidR="002E2D22" w:rsidRPr="002517BE">
        <w:t xml:space="preserve"> opportunistic testing by clinicians is encouraged</w:t>
      </w:r>
      <w:r w:rsidR="005079AA">
        <w:t xml:space="preserve"> but</w:t>
      </w:r>
      <w:r w:rsidR="002E2D22" w:rsidRPr="002517BE">
        <w:t xml:space="preserve"> seeking an STI test is usually an individual decision</w:t>
      </w:r>
      <w:r w:rsidR="002E2D22">
        <w:t xml:space="preserve">. </w:t>
      </w:r>
      <w:r w:rsidR="008969F5">
        <w:t xml:space="preserve">New Zealand has a mixed public-private healthcare system, which means STI testing is generally free to those under 22 </w:t>
      </w:r>
      <w:r w:rsidR="002E2D22">
        <w:t xml:space="preserve">years old </w:t>
      </w:r>
      <w:r w:rsidR="008969F5">
        <w:t xml:space="preserve">but often attracts a fee </w:t>
      </w:r>
      <w:r w:rsidR="002E2D22">
        <w:t xml:space="preserve">for those who are older </w:t>
      </w:r>
      <w:r w:rsidR="008969F5">
        <w:t>who seek testing through their general practitioner (GP)</w:t>
      </w:r>
      <w:r w:rsidR="00910909">
        <w:t>. These fees may dissuade individuals at risk of STI from attending for testing.</w:t>
      </w:r>
      <w:r w:rsidR="008969F5">
        <w:t xml:space="preserve"> Lastly, there have been no</w:t>
      </w:r>
      <w:r w:rsidR="005944D9">
        <w:t xml:space="preserve"> published</w:t>
      </w:r>
      <w:r w:rsidR="008969F5">
        <w:t xml:space="preserve"> studies investigating barriers to STI testing</w:t>
      </w:r>
      <w:r w:rsidR="002E2D22">
        <w:t xml:space="preserve"> in New Zealand</w:t>
      </w:r>
      <w:r w:rsidR="008969F5">
        <w:t xml:space="preserve"> for a decade.</w:t>
      </w:r>
      <w:r w:rsidR="00DF4B76">
        <w:t xml:space="preserve"> </w:t>
      </w:r>
      <w:r w:rsidR="00F50BDC">
        <w:t>Here we present data from the qualitative arm of a multi-method study investigating health</w:t>
      </w:r>
      <w:r w:rsidR="0097214F">
        <w:t>care-seeking behaviour for STI</w:t>
      </w:r>
      <w:r w:rsidR="00E10B0E">
        <w:t xml:space="preserve"> in a university population</w:t>
      </w:r>
      <w:r w:rsidR="0097214F">
        <w:t>.</w:t>
      </w:r>
    </w:p>
    <w:p w14:paraId="18A36995" w14:textId="77777777" w:rsidR="00F907BF" w:rsidRDefault="00F907BF" w:rsidP="0029433E">
      <w:pPr>
        <w:rPr>
          <w:b/>
        </w:rPr>
      </w:pPr>
    </w:p>
    <w:p w14:paraId="3698B7F1" w14:textId="519870CF" w:rsidR="0029433E" w:rsidRPr="00F907BF" w:rsidRDefault="00F907BF" w:rsidP="0029433E">
      <w:pPr>
        <w:rPr>
          <w:b/>
          <w:sz w:val="28"/>
        </w:rPr>
      </w:pPr>
      <w:r w:rsidRPr="00F907BF">
        <w:rPr>
          <w:b/>
          <w:sz w:val="28"/>
        </w:rPr>
        <w:t>Methods</w:t>
      </w:r>
    </w:p>
    <w:p w14:paraId="1BD55758" w14:textId="46947316" w:rsidR="008B711D" w:rsidRDefault="005F3522" w:rsidP="0029433E">
      <w:r w:rsidRPr="005F3522">
        <w:t xml:space="preserve">Since the purpose of this research was to seek insight into the attitudes, views and opinions of </w:t>
      </w:r>
      <w:r>
        <w:t>individuals</w:t>
      </w:r>
      <w:r w:rsidRPr="005F3522">
        <w:t xml:space="preserve">, </w:t>
      </w:r>
      <w:r>
        <w:t xml:space="preserve">a qualitative methodology was chosen. </w:t>
      </w:r>
      <w:r w:rsidR="00030C78">
        <w:t>I</w:t>
      </w:r>
      <w:r w:rsidR="008B711D">
        <w:t xml:space="preserve">n-depth </w:t>
      </w:r>
      <w:r w:rsidR="00A75A4E">
        <w:t xml:space="preserve">one-on-one </w:t>
      </w:r>
      <w:r w:rsidR="008B711D">
        <w:t xml:space="preserve">interviews were conducted with students from a university in New Zealand. </w:t>
      </w:r>
      <w:r w:rsidR="00A04710">
        <w:t xml:space="preserve">Students who’d had an STI test at the university clinic and had completed a questionnaire about their visit </w:t>
      </w:r>
      <w:r w:rsidR="007F61A1">
        <w:t>as part of another phase of the first author’s PhD</w:t>
      </w:r>
      <w:r w:rsidR="00A04710">
        <w:t xml:space="preserve"> research were </w:t>
      </w:r>
      <w:r w:rsidR="008B711D">
        <w:t>recruited by email invitation</w:t>
      </w:r>
      <w:r w:rsidR="00A04710">
        <w:t xml:space="preserve">.Only those who </w:t>
      </w:r>
      <w:r w:rsidR="00784CCD">
        <w:t xml:space="preserve">had consented </w:t>
      </w:r>
      <w:r w:rsidR="008B711D">
        <w:t xml:space="preserve">to further contact </w:t>
      </w:r>
      <w:r w:rsidR="00A04710">
        <w:t>when they completed the original questionnaire were contacted by the study team</w:t>
      </w:r>
      <w:r w:rsidR="008B711D">
        <w:t>.</w:t>
      </w:r>
      <w:r w:rsidR="002E5ABC">
        <w:t xml:space="preserve"> </w:t>
      </w:r>
      <w:r w:rsidR="002E5ABC">
        <w:lastRenderedPageBreak/>
        <w:t xml:space="preserve">Participants were eligible to take part if they were </w:t>
      </w:r>
      <w:r w:rsidR="00030C78">
        <w:t xml:space="preserve">university </w:t>
      </w:r>
      <w:r w:rsidR="002E5ABC">
        <w:t xml:space="preserve">students and had </w:t>
      </w:r>
      <w:r w:rsidR="00A75A4E">
        <w:t>presented for an STI test in the past 18 months.</w:t>
      </w:r>
    </w:p>
    <w:p w14:paraId="14DCF6DA" w14:textId="77777777" w:rsidR="00E323B7" w:rsidRDefault="008E1329" w:rsidP="008B711D">
      <w:r w:rsidRPr="008B711D">
        <w:t>Interviews were held in private rooms on the university campus and were conducted by one researcher (</w:t>
      </w:r>
      <w:r w:rsidR="001D1CD8" w:rsidRPr="001D1CD8">
        <w:rPr>
          <w:i/>
        </w:rPr>
        <w:t>initials removed for review purposes</w:t>
      </w:r>
      <w:r w:rsidRPr="008B711D">
        <w:t>), with the exception of the first two interviews where a second researcher (</w:t>
      </w:r>
      <w:r w:rsidR="001D1CD8" w:rsidRPr="001D1CD8">
        <w:rPr>
          <w:i/>
        </w:rPr>
        <w:t>initials removed for review purposes</w:t>
      </w:r>
      <w:r w:rsidRPr="008B711D">
        <w:t xml:space="preserve">) also attended with the participants’ permission. </w:t>
      </w:r>
      <w:r w:rsidR="00E34BA2">
        <w:t xml:space="preserve">The main interviewer was a female PhD student in her early 30s. The participants and interviewer were unknown to each other prior to the interview. </w:t>
      </w:r>
      <w:r>
        <w:t>Study Information Sheets</w:t>
      </w:r>
      <w:r w:rsidR="002E5ABC">
        <w:t xml:space="preserve"> detailing the background, methodology and confidentiality aspects of the study </w:t>
      </w:r>
      <w:r>
        <w:t>were provided to the participants prior to the scheduled interview date</w:t>
      </w:r>
      <w:r w:rsidR="002E5ABC">
        <w:t>, and further explanation was offered</w:t>
      </w:r>
      <w:r>
        <w:t xml:space="preserve"> when the participant attended for their interview. </w:t>
      </w:r>
      <w:r w:rsidRPr="008B711D">
        <w:t>Informed, written consent was obtained before the</w:t>
      </w:r>
      <w:r>
        <w:t xml:space="preserve"> interview commenced and p</w:t>
      </w:r>
      <w:r w:rsidRPr="008B711D">
        <w:t xml:space="preserve">articipants were given a grocery voucher of small value </w:t>
      </w:r>
      <w:r>
        <w:t xml:space="preserve">at the end of the interview </w:t>
      </w:r>
      <w:r w:rsidRPr="008B711D">
        <w:t xml:space="preserve">as an expression of thanks for their participation. </w:t>
      </w:r>
    </w:p>
    <w:p w14:paraId="628486AF" w14:textId="5524EDCA" w:rsidR="008B711D" w:rsidRDefault="00E323B7" w:rsidP="00514D5A">
      <w:r>
        <w:t xml:space="preserve">Privacy and confidentiality were </w:t>
      </w:r>
      <w:r w:rsidR="00514D5A">
        <w:t xml:space="preserve">prioritised when designing the </w:t>
      </w:r>
      <w:r>
        <w:t xml:space="preserve">study methods. </w:t>
      </w:r>
      <w:r w:rsidR="00514D5A">
        <w:t xml:space="preserve">Only the main interviewer knew the participants’ names, and email correspondence was deleted following the interviews. Consent forms were kept in a locked file </w:t>
      </w:r>
      <w:r w:rsidR="008053E8">
        <w:t>with access</w:t>
      </w:r>
      <w:r w:rsidR="00514D5A">
        <w:t xml:space="preserve"> restricted to </w:t>
      </w:r>
      <w:r w:rsidR="008053E8">
        <w:t xml:space="preserve">only </w:t>
      </w:r>
      <w:r w:rsidR="00514D5A">
        <w:t xml:space="preserve">the main interviewer. </w:t>
      </w:r>
      <w:r w:rsidR="00514D5A" w:rsidRPr="00514D5A">
        <w:t xml:space="preserve">The identity of the participants </w:t>
      </w:r>
      <w:r w:rsidR="00514D5A">
        <w:t>was</w:t>
      </w:r>
      <w:r w:rsidR="00514D5A" w:rsidRPr="00514D5A">
        <w:t xml:space="preserve"> removed from the data and</w:t>
      </w:r>
      <w:r w:rsidR="00514D5A">
        <w:t xml:space="preserve"> all electronic information was kept in a password-protected file. </w:t>
      </w:r>
      <w:r w:rsidR="008B711D" w:rsidRPr="008B711D">
        <w:t xml:space="preserve">Ethical approval was granted by the </w:t>
      </w:r>
      <w:r w:rsidR="001D1CD8">
        <w:rPr>
          <w:i/>
        </w:rPr>
        <w:t>Review board name</w:t>
      </w:r>
      <w:r w:rsidR="001D1CD8" w:rsidRPr="001D1CD8">
        <w:rPr>
          <w:i/>
        </w:rPr>
        <w:t xml:space="preserve"> removed for review purposes</w:t>
      </w:r>
      <w:r w:rsidR="008B711D" w:rsidRPr="008B711D">
        <w:t xml:space="preserve"> </w:t>
      </w:r>
      <w:r w:rsidR="008E1329">
        <w:t xml:space="preserve">Ethics Committee (ref: 22110). </w:t>
      </w:r>
    </w:p>
    <w:p w14:paraId="10A47DDD" w14:textId="3DA9A5DC" w:rsidR="0036148B" w:rsidRDefault="008B711D">
      <w:r w:rsidRPr="008B711D">
        <w:t xml:space="preserve">The interview was semi-structured and focused on the factors contributing to the decision-making process about going for an STI test. The opening question was “why did you go for an STI test?” </w:t>
      </w:r>
      <w:r w:rsidR="008E1329" w:rsidRPr="008B711D">
        <w:t xml:space="preserve">Open-ended </w:t>
      </w:r>
      <w:r w:rsidR="008E1329">
        <w:t>f</w:t>
      </w:r>
      <w:r w:rsidRPr="008B711D">
        <w:t xml:space="preserve">ollow-up questions and probes were </w:t>
      </w:r>
      <w:r w:rsidR="008E1329">
        <w:t xml:space="preserve">used to </w:t>
      </w:r>
      <w:r w:rsidR="002E5ABC">
        <w:t xml:space="preserve">gain further insight into the </w:t>
      </w:r>
      <w:r w:rsidRPr="008B711D">
        <w:t>factors that discouraged/delayed</w:t>
      </w:r>
      <w:r w:rsidR="002E5ABC">
        <w:t>/prevented</w:t>
      </w:r>
      <w:r w:rsidR="00516B5E">
        <w:t xml:space="preserve"> attending</w:t>
      </w:r>
      <w:r w:rsidRPr="008B711D">
        <w:t>. An iterative process was employed so that questions were informed by previous interviews and the emerging categories.</w:t>
      </w:r>
    </w:p>
    <w:p w14:paraId="117D3598" w14:textId="04C3548C" w:rsidR="0036148B" w:rsidRDefault="002E5ABC">
      <w:r>
        <w:t>Each interview</w:t>
      </w:r>
      <w:r w:rsidR="008B711D" w:rsidRPr="008B711D">
        <w:t xml:space="preserve"> </w:t>
      </w:r>
      <w:r>
        <w:t>was</w:t>
      </w:r>
      <w:r w:rsidR="008B711D" w:rsidRPr="008B711D">
        <w:t xml:space="preserve"> tape recorded and transcribed verbatim. </w:t>
      </w:r>
      <w:r>
        <w:t>R</w:t>
      </w:r>
      <w:r w:rsidRPr="002E5ABC">
        <w:t>esulting data were thematically analysed by the authors</w:t>
      </w:r>
      <w:r>
        <w:t xml:space="preserve"> using </w:t>
      </w:r>
      <w:r w:rsidRPr="002E5ABC">
        <w:t>NVivo software (version 11), employing a qualitative content analysis method</w:t>
      </w:r>
      <w:r w:rsidR="000240A4">
        <w:t>.</w:t>
      </w:r>
      <w:r w:rsidR="00B7760D">
        <w:fldChar w:fldCharType="begin"/>
      </w:r>
      <w:r w:rsidR="008D1861">
        <w:instrText xml:space="preserve"> ADDIN EN.CITE &lt;EndNote&gt;&lt;Cite&gt;&lt;Author&gt;Schreier&lt;/Author&gt;&lt;Year&gt;2012&lt;/Year&gt;&lt;RecNum&gt;15117&lt;/RecNum&gt;&lt;DisplayText&gt;&lt;style face="superscript"&gt;21&lt;/style&gt;&lt;/DisplayText&gt;&lt;record&gt;&lt;rec-number&gt;15117&lt;/rec-number&gt;&lt;foreign-keys&gt;&lt;key app="EN" db-id="xxett0apcfsarre20do5pveetx5p02tzapze" timestamp="1467941555"&gt;15117&lt;/key&gt;&lt;/foreign-keys&gt;&lt;ref-type name="Book"&gt;6&lt;/ref-type&gt;&lt;contributors&gt;&lt;authors&gt;&lt;author&gt;Schreier, M.&lt;/author&gt;&lt;/authors&gt;&lt;/contributors&gt;&lt;titles&gt;&lt;title&gt;Qualitative content analysis in practice&lt;/title&gt;&lt;/titles&gt;&lt;dates&gt;&lt;year&gt;2012&lt;/year&gt;&lt;/dates&gt;&lt;publisher&gt; Sage, Thousand Oaks, California&lt;/publisher&gt;&lt;urls&gt;&lt;/urls&gt;&lt;/record&gt;&lt;/Cite&gt;&lt;/EndNote&gt;</w:instrText>
      </w:r>
      <w:r w:rsidR="00B7760D">
        <w:fldChar w:fldCharType="separate"/>
      </w:r>
      <w:r w:rsidR="008D1861" w:rsidRPr="008D1861">
        <w:rPr>
          <w:noProof/>
          <w:vertAlign w:val="superscript"/>
        </w:rPr>
        <w:t>21</w:t>
      </w:r>
      <w:r w:rsidR="00B7760D">
        <w:fldChar w:fldCharType="end"/>
      </w:r>
      <w:r w:rsidRPr="002E5ABC">
        <w:t xml:space="preserve"> </w:t>
      </w:r>
      <w:r w:rsidR="0041487A">
        <w:t>D</w:t>
      </w:r>
      <w:r>
        <w:t>ata</w:t>
      </w:r>
      <w:r w:rsidR="0041487A">
        <w:t xml:space="preserve"> fragments</w:t>
      </w:r>
      <w:r>
        <w:t xml:space="preserve"> were assigned codes</w:t>
      </w:r>
      <w:r w:rsidR="0041487A" w:rsidRPr="0041487A">
        <w:t xml:space="preserve"> </w:t>
      </w:r>
      <w:r w:rsidR="0041487A" w:rsidRPr="008B711D">
        <w:t>inductively</w:t>
      </w:r>
      <w:r w:rsidR="0041487A">
        <w:t xml:space="preserve"> and a</w:t>
      </w:r>
      <w:r w:rsidR="0041487A" w:rsidRPr="008B711D">
        <w:t xml:space="preserve"> constant comparative appr</w:t>
      </w:r>
      <w:r w:rsidR="0041487A">
        <w:t xml:space="preserve">oach was taken to ensure codes </w:t>
      </w:r>
      <w:r w:rsidR="0041487A" w:rsidRPr="008B711D">
        <w:t>were used consistently</w:t>
      </w:r>
      <w:r w:rsidR="0041487A">
        <w:t>. These codes were then grouped together to form categories which became the main themes of our analysis. Two researchers (</w:t>
      </w:r>
      <w:r w:rsidR="001D1CD8" w:rsidRPr="001D1CD8">
        <w:rPr>
          <w:i/>
        </w:rPr>
        <w:t>initials removed for review purposes</w:t>
      </w:r>
      <w:r w:rsidR="0041487A">
        <w:t>) worked together to identify the final themes and these were tested against the coded transcripts to ensure they were representative of the data.</w:t>
      </w:r>
      <w:r w:rsidR="00030C78">
        <w:t xml:space="preserve"> I</w:t>
      </w:r>
      <w:r w:rsidR="00030C78" w:rsidRPr="007B2F9A">
        <w:t>nterviews were continued</w:t>
      </w:r>
      <w:r w:rsidR="00030C78">
        <w:t xml:space="preserve"> until</w:t>
      </w:r>
      <w:r w:rsidR="00030C78" w:rsidRPr="007B2F9A">
        <w:t xml:space="preserve"> theoretical saturation </w:t>
      </w:r>
      <w:r w:rsidR="00030C78">
        <w:t>had been</w:t>
      </w:r>
      <w:r w:rsidR="00030C78" w:rsidRPr="007B2F9A">
        <w:t xml:space="preserve"> reached.</w:t>
      </w:r>
    </w:p>
    <w:p w14:paraId="50163C91" w14:textId="77777777" w:rsidR="00F907BF" w:rsidRPr="00C54245" w:rsidRDefault="00F907BF"/>
    <w:p w14:paraId="0B7DC570" w14:textId="2A556ED7" w:rsidR="00633324" w:rsidRPr="00F907BF" w:rsidRDefault="00F907BF">
      <w:pPr>
        <w:rPr>
          <w:b/>
          <w:sz w:val="28"/>
        </w:rPr>
      </w:pPr>
      <w:r w:rsidRPr="00F907BF">
        <w:rPr>
          <w:b/>
          <w:sz w:val="28"/>
        </w:rPr>
        <w:t>Results</w:t>
      </w:r>
    </w:p>
    <w:p w14:paraId="730C1C85" w14:textId="288CDB91" w:rsidR="00B91499" w:rsidRDefault="004130DA" w:rsidP="00B91499">
      <w:r>
        <w:t>In total, 24 interviews were conducted</w:t>
      </w:r>
      <w:r w:rsidR="008E11E0">
        <w:t>, at which d</w:t>
      </w:r>
      <w:r>
        <w:t xml:space="preserve">ata saturation was deemed to have been reached. During recruitment, </w:t>
      </w:r>
      <w:r w:rsidR="00B91499">
        <w:t xml:space="preserve">57 students who had completed the original questionnaire </w:t>
      </w:r>
      <w:r w:rsidR="008E11E0">
        <w:t xml:space="preserve">were invited </w:t>
      </w:r>
      <w:r w:rsidR="00B91499">
        <w:t xml:space="preserve">to participate in an interview. Of these, 30 (53%) responded but five were no longer living in the area and so could not take part in a face-to-face interview, and one was subsequently uncontactable. The </w:t>
      </w:r>
      <w:r w:rsidR="00AE5411">
        <w:t>participants</w:t>
      </w:r>
      <w:r w:rsidR="00580448">
        <w:t>’</w:t>
      </w:r>
      <w:r w:rsidR="00AE5411">
        <w:t xml:space="preserve"> ages ranged from 19 to 32 years, and most were undergraduate students (n = 22), with two postgraduate students. There were 16 females, seven males and one genderqueer participant. </w:t>
      </w:r>
      <w:r w:rsidR="005059EF">
        <w:t xml:space="preserve">A </w:t>
      </w:r>
      <w:r w:rsidR="00AE5411">
        <w:t xml:space="preserve">range of ethnicities were represented: New Zealand European (n = 16); New Zealand </w:t>
      </w:r>
      <w:r w:rsidR="00AE5411">
        <w:lastRenderedPageBreak/>
        <w:t>European/Māori (n = 2); New Zealand European/Other (n = 2); British (n = 3); and Romanian (n = 1).</w:t>
      </w:r>
      <w:r w:rsidR="00E323B7">
        <w:t xml:space="preserve"> The average length of time for each interview (not including the initial introduction to the study and completing of consent forms) was 40 minutes (</w:t>
      </w:r>
      <w:r w:rsidR="00E323B7" w:rsidRPr="00E323B7">
        <w:t>range 24 – 62 minutes)</w:t>
      </w:r>
      <w:r w:rsidR="00E323B7">
        <w:t>.</w:t>
      </w:r>
    </w:p>
    <w:p w14:paraId="32AF1B6B" w14:textId="26632A6D" w:rsidR="00B91499" w:rsidRDefault="00B91499">
      <w:r>
        <w:t xml:space="preserve">From the data, we identified </w:t>
      </w:r>
      <w:r w:rsidR="00D962F9">
        <w:t xml:space="preserve">three themes around </w:t>
      </w:r>
      <w:r w:rsidR="004130DA">
        <w:t>barriers to STI testing</w:t>
      </w:r>
      <w:r>
        <w:t xml:space="preserve">. </w:t>
      </w:r>
      <w:r w:rsidR="004130DA">
        <w:t>The</w:t>
      </w:r>
      <w:r w:rsidR="00D962F9">
        <w:t>se</w:t>
      </w:r>
      <w:r w:rsidR="004130DA">
        <w:t xml:space="preserve"> included personal </w:t>
      </w:r>
      <w:r w:rsidR="00AF0813">
        <w:t>barriers (underestimating risk,</w:t>
      </w:r>
      <w:r w:rsidR="00AF0813" w:rsidRPr="00AF0813">
        <w:t xml:space="preserve"> </w:t>
      </w:r>
      <w:r w:rsidR="00AF0813">
        <w:t>p</w:t>
      </w:r>
      <w:r w:rsidR="00AF0813" w:rsidRPr="00AF0813">
        <w:t>erceiving STIs as not serious</w:t>
      </w:r>
      <w:r w:rsidR="00AF0813">
        <w:t>, f</w:t>
      </w:r>
      <w:r w:rsidR="00AF0813" w:rsidRPr="00AF0813">
        <w:t>ear of invasive procedure</w:t>
      </w:r>
      <w:r w:rsidR="00AF0813">
        <w:t>, s</w:t>
      </w:r>
      <w:r w:rsidR="00AF0813" w:rsidRPr="00AF0813">
        <w:t>e</w:t>
      </w:r>
      <w:r w:rsidR="00AF0813">
        <w:t xml:space="preserve">lf-consciousness in </w:t>
      </w:r>
      <w:r w:rsidR="00AF0813" w:rsidRPr="00AF0813">
        <w:t>genital examination</w:t>
      </w:r>
      <w:r w:rsidR="00E44A14">
        <w:t xml:space="preserve"> and being too busy</w:t>
      </w:r>
      <w:r w:rsidR="00AF0813">
        <w:t>), structural barriers (f</w:t>
      </w:r>
      <w:r w:rsidR="00AF0813" w:rsidRPr="00AF0813">
        <w:t>inancial cost of test</w:t>
      </w:r>
      <w:r w:rsidR="00AF0813">
        <w:t xml:space="preserve"> and c</w:t>
      </w:r>
      <w:r w:rsidR="00AF0813" w:rsidRPr="00AF0813">
        <w:t>linician attributes and attitude</w:t>
      </w:r>
      <w:r w:rsidR="00AF0813">
        <w:t xml:space="preserve">) and </w:t>
      </w:r>
      <w:r w:rsidR="00574065">
        <w:t xml:space="preserve">finally, barriers related to social condemnation </w:t>
      </w:r>
      <w:r w:rsidR="00AF0813">
        <w:t>(</w:t>
      </w:r>
      <w:r w:rsidR="00574065">
        <w:t xml:space="preserve">fear </w:t>
      </w:r>
      <w:r w:rsidR="00AF0813" w:rsidRPr="00AF0813">
        <w:t xml:space="preserve">of </w:t>
      </w:r>
      <w:r w:rsidR="00574065">
        <w:t>stigma</w:t>
      </w:r>
      <w:r w:rsidR="00A75A4E">
        <w:t>).</w:t>
      </w:r>
    </w:p>
    <w:p w14:paraId="001E6371" w14:textId="77777777" w:rsidR="00F907BF" w:rsidRDefault="00F907BF"/>
    <w:p w14:paraId="02BBB084" w14:textId="77777777" w:rsidR="00D568FC" w:rsidRPr="00F907BF" w:rsidRDefault="00D568FC">
      <w:pPr>
        <w:rPr>
          <w:sz w:val="28"/>
        </w:rPr>
      </w:pPr>
      <w:r w:rsidRPr="00F907BF">
        <w:rPr>
          <w:sz w:val="28"/>
        </w:rPr>
        <w:t>Personal barriers</w:t>
      </w:r>
    </w:p>
    <w:p w14:paraId="756F66DB" w14:textId="77777777" w:rsidR="00212003" w:rsidRPr="00F907BF" w:rsidRDefault="00633324">
      <w:pPr>
        <w:rPr>
          <w:b/>
        </w:rPr>
      </w:pPr>
      <w:r w:rsidRPr="00F907BF">
        <w:rPr>
          <w:b/>
        </w:rPr>
        <w:t>Underestimating risk</w:t>
      </w:r>
    </w:p>
    <w:p w14:paraId="4DC9D486" w14:textId="548F437E" w:rsidR="00633324" w:rsidRDefault="00C6769C" w:rsidP="009B29B7">
      <w:r>
        <w:t>T</w:t>
      </w:r>
      <w:r w:rsidR="009B29B7">
        <w:t>he majority of participants did not think they were at risk of</w:t>
      </w:r>
      <w:r w:rsidR="007E4ED9">
        <w:t xml:space="preserve"> contracting an STI</w:t>
      </w:r>
      <w:r w:rsidR="00345E42">
        <w:t xml:space="preserve">. </w:t>
      </w:r>
      <w:r w:rsidR="009B29B7">
        <w:t xml:space="preserve">Even those who routinely </w:t>
      </w:r>
      <w:r w:rsidR="00CB4ABE">
        <w:t xml:space="preserve">went for STI tests </w:t>
      </w:r>
      <w:r w:rsidR="007E4ED9">
        <w:t>said</w:t>
      </w:r>
      <w:r w:rsidR="009B29B7">
        <w:t xml:space="preserve"> that they did not expect </w:t>
      </w:r>
      <w:r>
        <w:t>to have a</w:t>
      </w:r>
      <w:r w:rsidR="008053E8">
        <w:t>n</w:t>
      </w:r>
      <w:r w:rsidR="009B29B7">
        <w:t xml:space="preserve"> STI</w:t>
      </w:r>
      <w:r w:rsidR="00633324">
        <w:t xml:space="preserve">, </w:t>
      </w:r>
      <w:r w:rsidR="00633324" w:rsidRPr="00633324">
        <w:t xml:space="preserve">but </w:t>
      </w:r>
      <w:r w:rsidR="00633324">
        <w:t xml:space="preserve">just </w:t>
      </w:r>
      <w:r w:rsidR="00633324" w:rsidRPr="00633324">
        <w:t>wanted confirm</w:t>
      </w:r>
      <w:r w:rsidR="00345E42">
        <w:t xml:space="preserve">ation of a clean bill of health: </w:t>
      </w:r>
      <w:r w:rsidR="00345E42" w:rsidRPr="0028697B">
        <w:rPr>
          <w:i/>
        </w:rPr>
        <w:t>“I try to go for them quite regularly, I don’t ever think I have one I just like to know that I definitely don’t. I generally will go if I’ve had a new partner, even if I don’t think that they’ve got anything.”</w:t>
      </w:r>
      <w:r w:rsidR="00BB5571">
        <w:t xml:space="preserve"> – Interview 7 (</w:t>
      </w:r>
      <w:r w:rsidR="00B57817">
        <w:t>female, 21</w:t>
      </w:r>
      <w:r w:rsidR="00BC58B3">
        <w:t xml:space="preserve"> years</w:t>
      </w:r>
      <w:r w:rsidR="00BB5571">
        <w:t>)</w:t>
      </w:r>
    </w:p>
    <w:p w14:paraId="1B35A0AE" w14:textId="66A1D94C" w:rsidR="009B29B7" w:rsidRDefault="009B29B7" w:rsidP="009B29B7">
      <w:r>
        <w:t>Person</w:t>
      </w:r>
      <w:r w:rsidR="007E4ED9">
        <w:t xml:space="preserve">al risk assessments were common. </w:t>
      </w:r>
      <w:r>
        <w:t xml:space="preserve">Many </w:t>
      </w:r>
      <w:r w:rsidR="007E4ED9">
        <w:t xml:space="preserve">participants described the process of </w:t>
      </w:r>
      <w:r>
        <w:t xml:space="preserve">weighing up </w:t>
      </w:r>
      <w:r w:rsidR="007E4ED9">
        <w:t xml:space="preserve">evidence to estimate </w:t>
      </w:r>
      <w:r>
        <w:t xml:space="preserve">the possibility of having </w:t>
      </w:r>
      <w:r w:rsidR="00BC58B3">
        <w:t xml:space="preserve">acquired </w:t>
      </w:r>
      <w:r>
        <w:t xml:space="preserve">an STI when making the decision to go for an STI test. </w:t>
      </w:r>
      <w:r w:rsidR="007E4ED9">
        <w:t xml:space="preserve">Indicators included the </w:t>
      </w:r>
      <w:r w:rsidR="00A75A4E">
        <w:t>number of</w:t>
      </w:r>
      <w:r w:rsidR="007E4ED9">
        <w:t xml:space="preserve"> </w:t>
      </w:r>
      <w:r w:rsidR="00BC58B3">
        <w:t xml:space="preserve">recent </w:t>
      </w:r>
      <w:r w:rsidR="007E4ED9">
        <w:t xml:space="preserve">sexual partners, </w:t>
      </w:r>
      <w:r w:rsidR="0045103A">
        <w:t>familiarity with</w:t>
      </w:r>
      <w:r w:rsidR="007E4ED9">
        <w:t xml:space="preserve"> those sexual partners, and past sexual behaviour of the sexual partners. </w:t>
      </w:r>
      <w:r w:rsidR="002F27E9">
        <w:t xml:space="preserve">As one </w:t>
      </w:r>
      <w:r w:rsidR="00516B5E">
        <w:t xml:space="preserve">participant </w:t>
      </w:r>
      <w:r w:rsidR="007E4ED9">
        <w:t xml:space="preserve">explained when asked whether </w:t>
      </w:r>
      <w:r w:rsidR="002F27E9">
        <w:t>he</w:t>
      </w:r>
      <w:r w:rsidR="007E4ED9">
        <w:t xml:space="preserve"> would seek an STI test after unprotected sex</w:t>
      </w:r>
      <w:r w:rsidR="002F27E9">
        <w:t xml:space="preserve"> w</w:t>
      </w:r>
      <w:r w:rsidR="007E4ED9">
        <w:t>ith a new sexual partner:</w:t>
      </w:r>
      <w:r>
        <w:t xml:space="preserve"> </w:t>
      </w:r>
      <w:r w:rsidRPr="0028697B">
        <w:rPr>
          <w:i/>
        </w:rPr>
        <w:t>“It depends who I had a one night stand with. If I knew the person then I probably would put it off more but if I didn’t know the person then I’d go, yep.”</w:t>
      </w:r>
      <w:r w:rsidR="00633324">
        <w:t xml:space="preserve"> – Interview </w:t>
      </w:r>
      <w:r w:rsidR="00BB5571">
        <w:t>16</w:t>
      </w:r>
      <w:r w:rsidR="00633324">
        <w:t xml:space="preserve"> </w:t>
      </w:r>
      <w:r w:rsidR="00BB5571">
        <w:t>(</w:t>
      </w:r>
      <w:r w:rsidR="00633324">
        <w:t>male, 21</w:t>
      </w:r>
      <w:r w:rsidR="00BC58B3">
        <w:t xml:space="preserve"> years</w:t>
      </w:r>
      <w:r w:rsidR="00633324">
        <w:t>)</w:t>
      </w:r>
    </w:p>
    <w:p w14:paraId="7361F06D" w14:textId="41FE2BB9" w:rsidR="009B29B7" w:rsidRDefault="009B29B7" w:rsidP="009B29B7">
      <w:r>
        <w:t xml:space="preserve">Several </w:t>
      </w:r>
      <w:r w:rsidR="006F153A">
        <w:t>participants</w:t>
      </w:r>
      <w:r w:rsidR="007E4ED9">
        <w:t>, both male and female,</w:t>
      </w:r>
      <w:r>
        <w:t xml:space="preserve"> indicated that they felt they would be able to tell if a sexual par</w:t>
      </w:r>
      <w:r w:rsidR="002F27E9">
        <w:t xml:space="preserve">tner was likely to have an STI: </w:t>
      </w:r>
      <w:r w:rsidRPr="0028697B">
        <w:rPr>
          <w:i/>
        </w:rPr>
        <w:t xml:space="preserve">“It’s awful but you can kind of see it from how people act and how they’re dressed if </w:t>
      </w:r>
      <w:r w:rsidR="00F22849">
        <w:rPr>
          <w:i/>
        </w:rPr>
        <w:t>they</w:t>
      </w:r>
      <w:r w:rsidRPr="0028697B">
        <w:rPr>
          <w:i/>
        </w:rPr>
        <w:t xml:space="preserve"> have slept with a lot of people or if </w:t>
      </w:r>
      <w:r w:rsidR="00F22849">
        <w:rPr>
          <w:i/>
        </w:rPr>
        <w:t>they’re</w:t>
      </w:r>
      <w:r w:rsidRPr="0028697B">
        <w:rPr>
          <w:i/>
        </w:rPr>
        <w:t xml:space="preserve"> more reserved etc.”</w:t>
      </w:r>
      <w:r>
        <w:t xml:space="preserve"> – Interview 13 (male, 21</w:t>
      </w:r>
      <w:r w:rsidR="00AC5870">
        <w:t xml:space="preserve"> years</w:t>
      </w:r>
      <w:r>
        <w:t>)</w:t>
      </w:r>
    </w:p>
    <w:p w14:paraId="2320F766" w14:textId="5CE8AAFC" w:rsidR="00D12737" w:rsidRDefault="00D12737" w:rsidP="00D12737">
      <w:pPr>
        <w:spacing w:after="160" w:line="259" w:lineRule="auto"/>
        <w:contextualSpacing/>
        <w:rPr>
          <w:lang w:val="en-GB"/>
        </w:rPr>
      </w:pPr>
      <w:r w:rsidRPr="009B29B7">
        <w:rPr>
          <w:lang w:val="en-GB"/>
        </w:rPr>
        <w:t>There was suggestion that this risk-assessing was at least in some part influenced by experience of the health professional conducting a risk-assessment when deciding whether to include a HIV test in the screen.</w:t>
      </w:r>
      <w:r w:rsidR="00F22849">
        <w:rPr>
          <w:lang w:val="en-GB"/>
        </w:rPr>
        <w:t xml:space="preserve"> If the health professional thought they were low-risk for HIV, s</w:t>
      </w:r>
      <w:r w:rsidR="00F11503">
        <w:rPr>
          <w:lang w:val="en-GB"/>
        </w:rPr>
        <w:t>ome</w:t>
      </w:r>
      <w:r>
        <w:rPr>
          <w:lang w:val="en-GB"/>
        </w:rPr>
        <w:t xml:space="preserve"> participants</w:t>
      </w:r>
      <w:r w:rsidRPr="009B29B7">
        <w:rPr>
          <w:lang w:val="en-GB"/>
        </w:rPr>
        <w:t xml:space="preserve"> used this as justification for not getting a HIV test at any time, and more generally as confirmation that they were not a high-risk person in terms of </w:t>
      </w:r>
      <w:r>
        <w:rPr>
          <w:lang w:val="en-GB"/>
        </w:rPr>
        <w:t xml:space="preserve">their </w:t>
      </w:r>
      <w:r w:rsidR="00F22849">
        <w:rPr>
          <w:lang w:val="en-GB"/>
        </w:rPr>
        <w:t>sexual behaviour:</w:t>
      </w:r>
    </w:p>
    <w:p w14:paraId="42BFD25B" w14:textId="77777777" w:rsidR="00F11503" w:rsidRDefault="00F11503" w:rsidP="00D12737">
      <w:pPr>
        <w:spacing w:after="160" w:line="259" w:lineRule="auto"/>
        <w:contextualSpacing/>
        <w:rPr>
          <w:lang w:val="en-GB"/>
        </w:rPr>
      </w:pPr>
    </w:p>
    <w:p w14:paraId="53F5BFC7" w14:textId="24A3A9E4" w:rsidR="009B29B7" w:rsidRDefault="00F11503" w:rsidP="008F6BD2">
      <w:pPr>
        <w:spacing w:after="160" w:line="259" w:lineRule="auto"/>
        <w:contextualSpacing/>
        <w:rPr>
          <w:lang w:val="en-GB"/>
        </w:rPr>
      </w:pPr>
      <w:r w:rsidRPr="0028697B">
        <w:rPr>
          <w:i/>
          <w:lang w:val="en-GB"/>
        </w:rPr>
        <w:t xml:space="preserve">I was asking ‘what is this testing for?’ and she sort of said it’s the more low-level ones and they didn’t have to do a blood test unless you thought you might have contracted one of the serious ones like AIDS. </w:t>
      </w:r>
      <w:r w:rsidR="00142E3E">
        <w:rPr>
          <w:i/>
          <w:lang w:val="en-GB"/>
        </w:rPr>
        <w:t>S</w:t>
      </w:r>
      <w:r w:rsidRPr="0028697B">
        <w:rPr>
          <w:i/>
          <w:lang w:val="en-GB"/>
        </w:rPr>
        <w:t>o I haven’t had a blood test or really thought there was a need to. Again that would be one of those ones that if you thought there was a need to that’s when I’d probably do it but otherwise i</w:t>
      </w:r>
      <w:r w:rsidR="00A75A4E">
        <w:rPr>
          <w:i/>
          <w:lang w:val="en-GB"/>
        </w:rPr>
        <w:t>t seems to be a bit of a hassle.</w:t>
      </w:r>
      <w:r>
        <w:rPr>
          <w:lang w:val="en-GB"/>
        </w:rPr>
        <w:t xml:space="preserve"> – Interview </w:t>
      </w:r>
      <w:r w:rsidR="00B57817">
        <w:rPr>
          <w:lang w:val="en-GB"/>
        </w:rPr>
        <w:t>13 (male, 21</w:t>
      </w:r>
      <w:r w:rsidR="00A75A4E">
        <w:rPr>
          <w:lang w:val="en-GB"/>
        </w:rPr>
        <w:t xml:space="preserve"> years</w:t>
      </w:r>
      <w:r w:rsidR="00B57817">
        <w:rPr>
          <w:lang w:val="en-GB"/>
        </w:rPr>
        <w:t>)</w:t>
      </w:r>
    </w:p>
    <w:p w14:paraId="15CB2384" w14:textId="77777777" w:rsidR="008F6BD2" w:rsidRPr="008F6BD2" w:rsidRDefault="008F6BD2" w:rsidP="008F6BD2">
      <w:pPr>
        <w:spacing w:after="160" w:line="259" w:lineRule="auto"/>
        <w:contextualSpacing/>
        <w:rPr>
          <w:lang w:val="en-GB"/>
        </w:rPr>
      </w:pPr>
    </w:p>
    <w:p w14:paraId="2D1E39D9" w14:textId="77777777" w:rsidR="009B29B7" w:rsidRPr="00F907BF" w:rsidRDefault="009B29B7">
      <w:pPr>
        <w:rPr>
          <w:b/>
        </w:rPr>
      </w:pPr>
      <w:r w:rsidRPr="00F907BF">
        <w:rPr>
          <w:b/>
        </w:rPr>
        <w:t>Perceiving STIs as not serious</w:t>
      </w:r>
    </w:p>
    <w:p w14:paraId="7B9E0AD4" w14:textId="542CE299" w:rsidR="007F31F6" w:rsidRDefault="00F801C3" w:rsidP="00F11503">
      <w:pPr>
        <w:spacing w:after="160" w:line="259" w:lineRule="auto"/>
        <w:contextualSpacing/>
      </w:pPr>
      <w:r>
        <w:rPr>
          <w:lang w:val="en-GB"/>
        </w:rPr>
        <w:lastRenderedPageBreak/>
        <w:t xml:space="preserve">Although many </w:t>
      </w:r>
      <w:r w:rsidR="0015301B">
        <w:rPr>
          <w:lang w:val="en-GB"/>
        </w:rPr>
        <w:t>participants</w:t>
      </w:r>
      <w:r>
        <w:rPr>
          <w:lang w:val="en-GB"/>
        </w:rPr>
        <w:t xml:space="preserve"> mentioned infertility as a </w:t>
      </w:r>
      <w:r w:rsidR="00F11503">
        <w:rPr>
          <w:lang w:val="en-GB"/>
        </w:rPr>
        <w:t xml:space="preserve">significant </w:t>
      </w:r>
      <w:r>
        <w:rPr>
          <w:lang w:val="en-GB"/>
        </w:rPr>
        <w:t xml:space="preserve">concern which encouraged </w:t>
      </w:r>
      <w:r w:rsidR="00D3275D">
        <w:rPr>
          <w:lang w:val="en-GB"/>
        </w:rPr>
        <w:t xml:space="preserve">STI </w:t>
      </w:r>
      <w:r>
        <w:rPr>
          <w:lang w:val="en-GB"/>
        </w:rPr>
        <w:t>testing, th</w:t>
      </w:r>
      <w:r w:rsidR="00F22849">
        <w:rPr>
          <w:lang w:val="en-GB"/>
        </w:rPr>
        <w:t xml:space="preserve">ere was a general feeling that </w:t>
      </w:r>
      <w:r>
        <w:rPr>
          <w:lang w:val="en-GB"/>
        </w:rPr>
        <w:t>chlamydia and gonorrhoea were not serious infections. Syphilis and HIV were viewed as serious but so rare that th</w:t>
      </w:r>
      <w:r w:rsidR="007F31F6">
        <w:rPr>
          <w:lang w:val="en-GB"/>
        </w:rPr>
        <w:t xml:space="preserve">ey were not to be </w:t>
      </w:r>
      <w:r w:rsidR="00580448">
        <w:rPr>
          <w:lang w:val="en-GB"/>
        </w:rPr>
        <w:t xml:space="preserve">a source of </w:t>
      </w:r>
      <w:r w:rsidR="00807F50">
        <w:rPr>
          <w:lang w:val="en-GB"/>
        </w:rPr>
        <w:t>worry</w:t>
      </w:r>
      <w:r w:rsidR="007F31F6">
        <w:rPr>
          <w:lang w:val="en-GB"/>
        </w:rPr>
        <w:t xml:space="preserve">: </w:t>
      </w:r>
      <w:r w:rsidR="003D4925" w:rsidRPr="0028697B">
        <w:rPr>
          <w:i/>
        </w:rPr>
        <w:t>“I wasn’t concerned if I had [an STI], I didn’t think I would have one but if I had one I wasn’t concerned because I didn’t think it would have been a bad one. It would have been something like Chlamydia.</w:t>
      </w:r>
      <w:r w:rsidR="00FA161C" w:rsidRPr="0028697B">
        <w:rPr>
          <w:i/>
        </w:rPr>
        <w:t>”</w:t>
      </w:r>
      <w:r w:rsidR="00FA161C">
        <w:t xml:space="preserve"> – I</w:t>
      </w:r>
      <w:r w:rsidR="003D4925">
        <w:t>nterview 13</w:t>
      </w:r>
      <w:r w:rsidR="00B57817">
        <w:t xml:space="preserve"> (male, 21</w:t>
      </w:r>
      <w:r w:rsidR="00AC5870">
        <w:t xml:space="preserve"> years</w:t>
      </w:r>
      <w:r w:rsidR="00B57817">
        <w:t>)</w:t>
      </w:r>
    </w:p>
    <w:p w14:paraId="79124E6A" w14:textId="77777777" w:rsidR="00F11503" w:rsidRDefault="00F11503" w:rsidP="00F11503">
      <w:pPr>
        <w:spacing w:after="160" w:line="259" w:lineRule="auto"/>
        <w:contextualSpacing/>
      </w:pPr>
    </w:p>
    <w:p w14:paraId="4E572BD2" w14:textId="647C0154" w:rsidR="00F32395" w:rsidRDefault="00F32395" w:rsidP="004D4AF3">
      <w:r>
        <w:t xml:space="preserve">The </w:t>
      </w:r>
      <w:r w:rsidR="00F22849">
        <w:t xml:space="preserve">lack of concern about contracting </w:t>
      </w:r>
      <w:r w:rsidR="007F31F6">
        <w:t xml:space="preserve">chlamydia </w:t>
      </w:r>
      <w:r w:rsidR="00F22849">
        <w:t xml:space="preserve">or gonorrhoea was at least partly because they are </w:t>
      </w:r>
      <w:r w:rsidR="007F31F6">
        <w:t xml:space="preserve">treatable </w:t>
      </w:r>
      <w:r w:rsidR="00F22849">
        <w:t>infections</w:t>
      </w:r>
      <w:r>
        <w:t>:</w:t>
      </w:r>
      <w:r w:rsidR="007F31F6">
        <w:t xml:space="preserve"> </w:t>
      </w:r>
      <w:r w:rsidRPr="0028697B">
        <w:rPr>
          <w:i/>
        </w:rPr>
        <w:t>“</w:t>
      </w:r>
      <w:r w:rsidR="004D4AF3" w:rsidRPr="004D4AF3">
        <w:rPr>
          <w:i/>
        </w:rPr>
        <w:t>Well like I don’t panic much about stuff like that because unless it’s something very serious you can do something about it once you catch it.”</w:t>
      </w:r>
      <w:r w:rsidR="004D4AF3">
        <w:rPr>
          <w:i/>
        </w:rPr>
        <w:t xml:space="preserve"> </w:t>
      </w:r>
      <w:r>
        <w:t xml:space="preserve">– </w:t>
      </w:r>
      <w:r w:rsidR="006B7586">
        <w:t>Interview</w:t>
      </w:r>
      <w:r>
        <w:t xml:space="preserve"> </w:t>
      </w:r>
      <w:r w:rsidR="004D4AF3">
        <w:t>3</w:t>
      </w:r>
      <w:r w:rsidR="00FA161C">
        <w:t xml:space="preserve"> (</w:t>
      </w:r>
      <w:r w:rsidR="004D4AF3">
        <w:t>female, 20</w:t>
      </w:r>
      <w:r w:rsidR="00765761">
        <w:t xml:space="preserve"> years</w:t>
      </w:r>
      <w:r w:rsidR="00FA161C">
        <w:t>)</w:t>
      </w:r>
    </w:p>
    <w:p w14:paraId="0139061D" w14:textId="41125D81" w:rsidR="006B7586" w:rsidRDefault="002B3B14">
      <w:r>
        <w:t xml:space="preserve">A common narrative among </w:t>
      </w:r>
      <w:r w:rsidR="00F22849">
        <w:t xml:space="preserve">the </w:t>
      </w:r>
      <w:r>
        <w:t xml:space="preserve">participants was that as they had got older, they had come to realise the seriousness of STIs and </w:t>
      </w:r>
      <w:r w:rsidR="006B7586">
        <w:t>thus</w:t>
      </w:r>
      <w:r>
        <w:t xml:space="preserve"> become more responsible in their sexual and testing behaviour</w:t>
      </w:r>
      <w:r w:rsidR="007F31F6">
        <w:t xml:space="preserve">: </w:t>
      </w:r>
      <w:r w:rsidR="006B7586" w:rsidRPr="0028697B">
        <w:rPr>
          <w:i/>
        </w:rPr>
        <w:t>“If I do have unprotected sex with anyone new I always go and get a check afterwards, I’ve just done that, but when I was a lot younger I didn’t. I was very badly behaved in that respect so I guess the older I get the more aware I am of what’s out there and I do try and protect myself as much as possible but sometimes things happen you know.</w:t>
      </w:r>
      <w:r w:rsidR="00FA161C" w:rsidRPr="0028697B">
        <w:rPr>
          <w:i/>
        </w:rPr>
        <w:t>”</w:t>
      </w:r>
      <w:r w:rsidR="00FA161C">
        <w:t xml:space="preserve"> – Interview 2 (</w:t>
      </w:r>
      <w:r w:rsidR="006B7586">
        <w:t>female, 23</w:t>
      </w:r>
      <w:r w:rsidR="003003A2">
        <w:t xml:space="preserve"> years</w:t>
      </w:r>
      <w:r w:rsidR="00FA161C">
        <w:t>)</w:t>
      </w:r>
    </w:p>
    <w:p w14:paraId="03AC2C74" w14:textId="77777777" w:rsidR="009B29B7" w:rsidRPr="00F907BF" w:rsidRDefault="009B29B7">
      <w:pPr>
        <w:rPr>
          <w:b/>
        </w:rPr>
      </w:pPr>
      <w:r w:rsidRPr="00F907BF">
        <w:rPr>
          <w:b/>
        </w:rPr>
        <w:t>Fear of invasive procedure</w:t>
      </w:r>
    </w:p>
    <w:p w14:paraId="7F320E2B" w14:textId="77777777" w:rsidR="00E876CF" w:rsidRDefault="0060184C" w:rsidP="00084A33">
      <w:r>
        <w:t>Participants reported having</w:t>
      </w:r>
      <w:r w:rsidR="006663FF" w:rsidRPr="00084A33">
        <w:t xml:space="preserve"> very little understanding of what </w:t>
      </w:r>
      <w:r w:rsidR="00574065">
        <w:t xml:space="preserve">testing </w:t>
      </w:r>
      <w:r w:rsidR="006663FF" w:rsidRPr="00084A33">
        <w:t xml:space="preserve">would involve prior to their first STI test. </w:t>
      </w:r>
      <w:r w:rsidR="00580448">
        <w:t xml:space="preserve">Male participants in particular had higher </w:t>
      </w:r>
      <w:r>
        <w:t xml:space="preserve">levels of fear and anxiety surrounding </w:t>
      </w:r>
      <w:r w:rsidR="006663FF" w:rsidRPr="00084A33">
        <w:t>both the discussion with the health pr</w:t>
      </w:r>
      <w:r>
        <w:t>ofessional and the test itself.</w:t>
      </w:r>
      <w:r w:rsidR="006663FF">
        <w:t xml:space="preserve"> </w:t>
      </w:r>
      <w:r w:rsidR="00580448">
        <w:t xml:space="preserve">Both male and female participants </w:t>
      </w:r>
      <w:r w:rsidR="00D568FC">
        <w:t xml:space="preserve">had </w:t>
      </w:r>
      <w:r w:rsidR="00580448">
        <w:t xml:space="preserve">assumed </w:t>
      </w:r>
      <w:r w:rsidR="00084A33" w:rsidRPr="00084A33">
        <w:t xml:space="preserve">that the process would involve a physical examination and invasive procedure. This </w:t>
      </w:r>
      <w:r w:rsidR="002D00C2" w:rsidRPr="002D00C2">
        <w:t>made</w:t>
      </w:r>
      <w:r w:rsidR="00084A33" w:rsidRPr="00084A33">
        <w:t xml:space="preserve"> </w:t>
      </w:r>
      <w:r w:rsidR="00580448">
        <w:t xml:space="preserve">them </w:t>
      </w:r>
      <w:r w:rsidR="00084A33" w:rsidRPr="00084A33">
        <w:t>nervous</w:t>
      </w:r>
      <w:r w:rsidR="00580448">
        <w:t>,</w:t>
      </w:r>
      <w:r w:rsidR="00084A33" w:rsidRPr="00084A33">
        <w:t xml:space="preserve"> and several males reported that this was a </w:t>
      </w:r>
      <w:r w:rsidR="00E876CF">
        <w:t>contributory factor for not seeking</w:t>
      </w:r>
      <w:r w:rsidR="00580448">
        <w:t xml:space="preserve"> </w:t>
      </w:r>
      <w:r w:rsidR="00E876CF">
        <w:t>an STI test in the past.</w:t>
      </w:r>
    </w:p>
    <w:p w14:paraId="3E567D84" w14:textId="77777777" w:rsidR="00084A33" w:rsidRDefault="00E876CF" w:rsidP="00084A33">
      <w:r>
        <w:t xml:space="preserve">Interviewer: </w:t>
      </w:r>
      <w:r w:rsidRPr="0028697B">
        <w:rPr>
          <w:i/>
        </w:rPr>
        <w:t>“Was there anything that put you off going for a test?”</w:t>
      </w:r>
    </w:p>
    <w:p w14:paraId="171A0F24" w14:textId="75D50F75" w:rsidR="00E876CF" w:rsidRDefault="00E876CF" w:rsidP="00084A33">
      <w:r>
        <w:t xml:space="preserve">Participant: </w:t>
      </w:r>
      <w:r w:rsidRPr="0028697B">
        <w:rPr>
          <w:i/>
        </w:rPr>
        <w:t>“It was mainly stories I’ve heard from people</w:t>
      </w:r>
      <w:r w:rsidR="00087C0C" w:rsidRPr="0028697B">
        <w:rPr>
          <w:i/>
        </w:rPr>
        <w:t>,</w:t>
      </w:r>
      <w:r w:rsidRPr="0028697B">
        <w:rPr>
          <w:i/>
        </w:rPr>
        <w:t xml:space="preserve"> like </w:t>
      </w:r>
      <w:r w:rsidR="00087C0C" w:rsidRPr="0028697B">
        <w:rPr>
          <w:i/>
        </w:rPr>
        <w:t>about the cotton bud. I</w:t>
      </w:r>
      <w:r w:rsidRPr="0028697B">
        <w:rPr>
          <w:i/>
        </w:rPr>
        <w:t>t made it sound real painful and that it would just be a really terrible time</w:t>
      </w:r>
      <w:r w:rsidR="0028697B">
        <w:rPr>
          <w:i/>
        </w:rPr>
        <w:t>.</w:t>
      </w:r>
      <w:r w:rsidRPr="0028697B">
        <w:rPr>
          <w:i/>
        </w:rPr>
        <w:t>”</w:t>
      </w:r>
      <w:r>
        <w:t xml:space="preserve"> Interview 16 (male, 21</w:t>
      </w:r>
      <w:r w:rsidR="003003A2">
        <w:t xml:space="preserve"> years</w:t>
      </w:r>
      <w:r>
        <w:t>)</w:t>
      </w:r>
    </w:p>
    <w:p w14:paraId="5DC397EA" w14:textId="44B675A8" w:rsidR="00712494" w:rsidRDefault="00712494" w:rsidP="00712494">
      <w:r>
        <w:t xml:space="preserve">This uncertainty was not aided by different care-providers adopting different protocols for asymptomatic </w:t>
      </w:r>
      <w:r w:rsidR="00D3275D">
        <w:t xml:space="preserve">STI </w:t>
      </w:r>
      <w:r>
        <w:t>testing</w:t>
      </w:r>
      <w:r w:rsidR="00574065">
        <w:t>. S</w:t>
      </w:r>
      <w:r>
        <w:t xml:space="preserve">everal males reported experiencing </w:t>
      </w:r>
      <w:r w:rsidR="00574065">
        <w:t xml:space="preserve">a range </w:t>
      </w:r>
      <w:r>
        <w:t xml:space="preserve">testing procedures </w:t>
      </w:r>
      <w:r w:rsidR="00574065">
        <w:t xml:space="preserve">across </w:t>
      </w:r>
      <w:r>
        <w:t>different care providers for repeat STI checks, including clinician-taken swabs, first-void urine</w:t>
      </w:r>
      <w:r w:rsidR="00574065">
        <w:t xml:space="preserve"> tests</w:t>
      </w:r>
      <w:r>
        <w:t xml:space="preserve"> and </w:t>
      </w:r>
      <w:r w:rsidRPr="00084A33">
        <w:t>blood test</w:t>
      </w:r>
      <w:r w:rsidR="00F22849">
        <w:t>s</w:t>
      </w:r>
      <w:r w:rsidR="00194677">
        <w:t>. As one male participant explained:</w:t>
      </w:r>
    </w:p>
    <w:p w14:paraId="33A7E2EC" w14:textId="35B955BD" w:rsidR="00712494" w:rsidRDefault="00712494" w:rsidP="00712494">
      <w:r w:rsidRPr="0028697B">
        <w:rPr>
          <w:i/>
        </w:rPr>
        <w:t xml:space="preserve">Every time there’s been a different process to go through to get the check. I’ve had the urine sample, the swab and blood tests as well and it hasn’t been any kind of pattern to what, yeah, and so even now I’m still like ‘what is going to happen if I do go and get a check?’ </w:t>
      </w:r>
      <w:r>
        <w:t xml:space="preserve">– Interview </w:t>
      </w:r>
      <w:r w:rsidR="00B57817">
        <w:t>15 (male, 23</w:t>
      </w:r>
      <w:r w:rsidR="003003A2">
        <w:t xml:space="preserve"> years</w:t>
      </w:r>
      <w:r w:rsidR="00B57817">
        <w:t>)</w:t>
      </w:r>
    </w:p>
    <w:p w14:paraId="4AB93553" w14:textId="77777777" w:rsidR="0028697B" w:rsidRDefault="00084A33" w:rsidP="00712494">
      <w:r w:rsidRPr="00084A33">
        <w:t xml:space="preserve">Even after having one or several </w:t>
      </w:r>
      <w:r w:rsidR="00D3275D">
        <w:t xml:space="preserve">STI </w:t>
      </w:r>
      <w:r w:rsidRPr="00084A33">
        <w:t xml:space="preserve">tests, </w:t>
      </w:r>
      <w:r w:rsidR="00924F54">
        <w:t xml:space="preserve">participants said they </w:t>
      </w:r>
      <w:r w:rsidR="00D3275D">
        <w:t>had little</w:t>
      </w:r>
      <w:r w:rsidR="00924F54">
        <w:t xml:space="preserve"> understanding of </w:t>
      </w:r>
      <w:r w:rsidRPr="00084A33">
        <w:t>the testing process and of what infections were being tested for</w:t>
      </w:r>
      <w:r w:rsidR="002D00C2">
        <w:t>:</w:t>
      </w:r>
      <w:r w:rsidRPr="00084A33">
        <w:t xml:space="preserve"> </w:t>
      </w:r>
    </w:p>
    <w:p w14:paraId="3E3F96D5" w14:textId="1D6CFFAE" w:rsidR="0060184C" w:rsidRDefault="00084A33" w:rsidP="00712494">
      <w:r w:rsidRPr="0028697B">
        <w:rPr>
          <w:i/>
        </w:rPr>
        <w:t xml:space="preserve">I </w:t>
      </w:r>
      <w:r w:rsidR="00712494" w:rsidRPr="0028697B">
        <w:rPr>
          <w:i/>
        </w:rPr>
        <w:t>didn’t</w:t>
      </w:r>
      <w:r w:rsidRPr="0028697B">
        <w:rPr>
          <w:i/>
        </w:rPr>
        <w:t xml:space="preserve"> really know what it was that was covered by the tests, I don't remember having any knowledge of that and I remember walking out of there and I didn’t question, I didn’t really ask heaps of questions. I remember walking out of there going </w:t>
      </w:r>
      <w:r w:rsidR="00142E3E">
        <w:rPr>
          <w:i/>
        </w:rPr>
        <w:t>‘</w:t>
      </w:r>
      <w:r w:rsidRPr="0028697B">
        <w:rPr>
          <w:i/>
        </w:rPr>
        <w:t>oh I’m glad that they didn’t have to sti</w:t>
      </w:r>
      <w:r w:rsidR="002D00C2" w:rsidRPr="0028697B">
        <w:rPr>
          <w:i/>
        </w:rPr>
        <w:t>ck that thing down my urethra.’</w:t>
      </w:r>
      <w:r w:rsidR="0028697B">
        <w:rPr>
          <w:i/>
        </w:rPr>
        <w:t xml:space="preserve"> </w:t>
      </w:r>
      <w:r w:rsidR="00FA161C">
        <w:t xml:space="preserve"> </w:t>
      </w:r>
      <w:r w:rsidR="00FA161C" w:rsidRPr="00FA161C">
        <w:t xml:space="preserve">– </w:t>
      </w:r>
      <w:r w:rsidR="00FA161C">
        <w:t>I</w:t>
      </w:r>
      <w:r w:rsidR="00194677">
        <w:t>nterview 18</w:t>
      </w:r>
      <w:r w:rsidR="00B57817">
        <w:t xml:space="preserve"> (male, 24</w:t>
      </w:r>
      <w:r w:rsidR="003003A2">
        <w:t xml:space="preserve"> years</w:t>
      </w:r>
      <w:r w:rsidR="00B57817">
        <w:t>)</w:t>
      </w:r>
    </w:p>
    <w:p w14:paraId="288A2F83" w14:textId="10AC3947" w:rsidR="001C44BA" w:rsidRDefault="00084A33" w:rsidP="00084A33">
      <w:r w:rsidRPr="00084A33">
        <w:lastRenderedPageBreak/>
        <w:t xml:space="preserve">This was especially </w:t>
      </w:r>
      <w:r w:rsidR="00924F54">
        <w:t xml:space="preserve">true </w:t>
      </w:r>
      <w:r w:rsidR="00E829C3">
        <w:t>with regards to HIV. Around half of participants said they did not know a blood dra</w:t>
      </w:r>
      <w:r w:rsidR="00772189">
        <w:t>w was required to do a HIV test</w:t>
      </w:r>
      <w:r w:rsidR="00E829C3">
        <w:t xml:space="preserve"> or </w:t>
      </w:r>
      <w:r w:rsidR="00B03456">
        <w:t>had</w:t>
      </w:r>
      <w:r w:rsidR="00E829C3">
        <w:t xml:space="preserve"> not know</w:t>
      </w:r>
      <w:r w:rsidR="00B03456">
        <w:t>n before they’</w:t>
      </w:r>
      <w:r w:rsidR="00E829C3">
        <w:t xml:space="preserve">d </w:t>
      </w:r>
      <w:r w:rsidR="00B03456">
        <w:t>had</w:t>
      </w:r>
      <w:r w:rsidR="00E829C3">
        <w:t xml:space="preserve"> a HIV test. Alth</w:t>
      </w:r>
      <w:r w:rsidR="000F3BAA">
        <w:t>ough</w:t>
      </w:r>
      <w:r w:rsidRPr="00084A33">
        <w:t xml:space="preserve"> </w:t>
      </w:r>
      <w:r w:rsidR="000F3BAA">
        <w:t xml:space="preserve">the participants viewed HIV as a very serious infection, </w:t>
      </w:r>
      <w:r w:rsidR="00E829C3">
        <w:t>over half</w:t>
      </w:r>
      <w:r w:rsidR="000F3BAA">
        <w:t xml:space="preserve"> </w:t>
      </w:r>
      <w:r w:rsidR="006663FF" w:rsidRPr="006663FF">
        <w:t>had never had a HIV test</w:t>
      </w:r>
      <w:r w:rsidRPr="00084A33">
        <w:t xml:space="preserve"> or </w:t>
      </w:r>
      <w:r w:rsidR="006663FF" w:rsidRPr="006663FF">
        <w:t>were</w:t>
      </w:r>
      <w:r w:rsidRPr="00084A33">
        <w:t xml:space="preserve"> unsure if they had been tested for HIV</w:t>
      </w:r>
      <w:r w:rsidR="00E829C3">
        <w:t>, despite having had a chlamydia and gonorrhoea test</w:t>
      </w:r>
      <w:r w:rsidR="001C44BA">
        <w:t>. For example, when asked whether she had ever had a HIV test, one female responded:</w:t>
      </w:r>
    </w:p>
    <w:p w14:paraId="584D8F07" w14:textId="471AB0B0" w:rsidR="001C44BA" w:rsidRDefault="00142E3E" w:rsidP="00084A33">
      <w:r>
        <w:rPr>
          <w:i/>
        </w:rPr>
        <w:t>A</w:t>
      </w:r>
      <w:r w:rsidR="001C44BA" w:rsidRPr="0028697B">
        <w:rPr>
          <w:i/>
        </w:rPr>
        <w:t xml:space="preserve"> couple of times they have sent me down as part of the STI testing to have blood drawn and get urine samples taken and those have been analysed and they’ve come back clear, so they’ve possibly tested at the same time for HIV but I wouldn't know.</w:t>
      </w:r>
      <w:r w:rsidR="001E0B2F">
        <w:t xml:space="preserve"> – </w:t>
      </w:r>
      <w:r w:rsidR="00FA161C">
        <w:t>I</w:t>
      </w:r>
      <w:r w:rsidR="001E0B2F">
        <w:t xml:space="preserve">nterview </w:t>
      </w:r>
      <w:r w:rsidR="00FA161C">
        <w:t>4</w:t>
      </w:r>
      <w:r w:rsidR="00B57817">
        <w:t xml:space="preserve"> (female, 23</w:t>
      </w:r>
      <w:r w:rsidR="003003A2">
        <w:t xml:space="preserve"> years</w:t>
      </w:r>
      <w:r w:rsidR="00B57817">
        <w:t>)</w:t>
      </w:r>
    </w:p>
    <w:p w14:paraId="3274E299" w14:textId="77777777" w:rsidR="009B29B7" w:rsidRDefault="00E829C3">
      <w:r>
        <w:t>W</w:t>
      </w:r>
      <w:r w:rsidR="006663FF">
        <w:t xml:space="preserve">hen questioned about whether a blood </w:t>
      </w:r>
      <w:r>
        <w:t>draw</w:t>
      </w:r>
      <w:r w:rsidR="006663FF">
        <w:t xml:space="preserve"> would deter them from testing, </w:t>
      </w:r>
      <w:r w:rsidR="00712494">
        <w:t xml:space="preserve">only a </w:t>
      </w:r>
      <w:r w:rsidR="001C44BA">
        <w:t>few</w:t>
      </w:r>
      <w:r w:rsidR="00712494">
        <w:t xml:space="preserve"> participants </w:t>
      </w:r>
      <w:r w:rsidR="001E0B2F">
        <w:t>said</w:t>
      </w:r>
      <w:r w:rsidR="00712494">
        <w:t xml:space="preserve"> that </w:t>
      </w:r>
      <w:r w:rsidR="006663FF">
        <w:t>it would.</w:t>
      </w:r>
    </w:p>
    <w:p w14:paraId="4925E65E" w14:textId="77777777" w:rsidR="009B29B7" w:rsidRPr="00F907BF" w:rsidRDefault="00AF0813">
      <w:pPr>
        <w:rPr>
          <w:b/>
        </w:rPr>
      </w:pPr>
      <w:r w:rsidRPr="00F907BF">
        <w:rPr>
          <w:b/>
        </w:rPr>
        <w:t>Self-consciousness in</w:t>
      </w:r>
      <w:r w:rsidR="009B29B7" w:rsidRPr="00F907BF">
        <w:rPr>
          <w:b/>
        </w:rPr>
        <w:t xml:space="preserve"> genital examination</w:t>
      </w:r>
    </w:p>
    <w:p w14:paraId="75BA9374" w14:textId="65F91DF0" w:rsidR="002C0B97" w:rsidRDefault="002D00C2" w:rsidP="001830EF">
      <w:r w:rsidRPr="00084A33">
        <w:t xml:space="preserve">Many </w:t>
      </w:r>
      <w:r w:rsidR="006F153A">
        <w:t>participants</w:t>
      </w:r>
      <w:r w:rsidR="006F153A" w:rsidRPr="00084A33">
        <w:t xml:space="preserve"> </w:t>
      </w:r>
      <w:r w:rsidRPr="00084A33">
        <w:t xml:space="preserve">reported being extremely nervous </w:t>
      </w:r>
      <w:r w:rsidR="00574065">
        <w:t xml:space="preserve">before </w:t>
      </w:r>
      <w:r w:rsidRPr="00084A33">
        <w:t xml:space="preserve">their first </w:t>
      </w:r>
      <w:r w:rsidR="00D3275D">
        <w:t xml:space="preserve">STI </w:t>
      </w:r>
      <w:r w:rsidRPr="00084A33">
        <w:t xml:space="preserve">test. </w:t>
      </w:r>
      <w:r w:rsidR="00194677">
        <w:t>Having to undress and be ex</w:t>
      </w:r>
      <w:r w:rsidRPr="00084A33">
        <w:t xml:space="preserve">amined worried </w:t>
      </w:r>
      <w:r w:rsidR="001830EF">
        <w:t>many</w:t>
      </w:r>
      <w:r w:rsidRPr="00084A33">
        <w:t xml:space="preserve"> participants, and the general assumption prior to a first </w:t>
      </w:r>
      <w:r w:rsidR="00D3275D">
        <w:t xml:space="preserve">STI </w:t>
      </w:r>
      <w:r w:rsidRPr="0036148B">
        <w:t xml:space="preserve">test was that a physical examination was </w:t>
      </w:r>
      <w:r w:rsidR="001830EF">
        <w:t>a necessary part of the process</w:t>
      </w:r>
      <w:r w:rsidR="002C0B97" w:rsidRPr="0036148B">
        <w:t xml:space="preserve">: </w:t>
      </w:r>
      <w:r w:rsidR="002C0B97" w:rsidRPr="0036148B">
        <w:rPr>
          <w:i/>
        </w:rPr>
        <w:t>“it’s embarrassing like having to take your pants off and having the doctor like you know fondling your stuff it’s like not the best to be honest.</w:t>
      </w:r>
      <w:r w:rsidR="00FA161C" w:rsidRPr="0036148B">
        <w:rPr>
          <w:i/>
        </w:rPr>
        <w:t>”</w:t>
      </w:r>
      <w:r w:rsidR="00FA161C" w:rsidRPr="0036148B">
        <w:t xml:space="preserve"> – I</w:t>
      </w:r>
      <w:r w:rsidR="002C0B97" w:rsidRPr="0036148B">
        <w:t>nterview 20</w:t>
      </w:r>
      <w:r w:rsidR="00FA161C" w:rsidRPr="0036148B">
        <w:t xml:space="preserve"> (male, </w:t>
      </w:r>
      <w:r w:rsidR="00B57817" w:rsidRPr="0036148B">
        <w:t>23</w:t>
      </w:r>
      <w:r w:rsidR="003003A2">
        <w:t xml:space="preserve"> years</w:t>
      </w:r>
      <w:r w:rsidR="00B57817" w:rsidRPr="0036148B">
        <w:t>)</w:t>
      </w:r>
    </w:p>
    <w:p w14:paraId="11B7B018" w14:textId="60D9FE64" w:rsidR="009B29B7" w:rsidRDefault="003F6469">
      <w:r>
        <w:t xml:space="preserve">Males </w:t>
      </w:r>
      <w:r w:rsidR="001830EF">
        <w:t>unanimously</w:t>
      </w:r>
      <w:r>
        <w:t xml:space="preserve"> preferred the self-taken urine test </w:t>
      </w:r>
      <w:r w:rsidR="001830EF">
        <w:t>to</w:t>
      </w:r>
      <w:r>
        <w:t xml:space="preserve"> being examined by a doctor, but t</w:t>
      </w:r>
      <w:r w:rsidR="002D00C2" w:rsidRPr="00084A33">
        <w:t xml:space="preserve">he attitude towards self-swabs among the female participants was mixed. Some were grateful that they </w:t>
      </w:r>
      <w:r w:rsidR="001830EF">
        <w:t>would</w:t>
      </w:r>
      <w:r w:rsidR="002D00C2" w:rsidRPr="00084A33">
        <w:t xml:space="preserve"> not need to </w:t>
      </w:r>
      <w:r w:rsidR="001830EF">
        <w:t>show their genitalia to a</w:t>
      </w:r>
      <w:r w:rsidR="002D00C2" w:rsidRPr="00084A33">
        <w:t xml:space="preserve"> health professional, whereas others were concerned that they would not perform the self-swab correctly </w:t>
      </w:r>
      <w:r w:rsidR="001830EF">
        <w:t>producing an erroneous result</w:t>
      </w:r>
      <w:r w:rsidR="002D00C2" w:rsidRPr="00084A33">
        <w:t xml:space="preserve"> or that it would hurt.</w:t>
      </w:r>
      <w:r w:rsidR="00AA7F19">
        <w:t xml:space="preserve"> As one women who had recently had a</w:t>
      </w:r>
      <w:r w:rsidR="00D3275D">
        <w:t>n STI</w:t>
      </w:r>
      <w:r w:rsidR="00AA7F19">
        <w:t xml:space="preserve"> test explained: </w:t>
      </w:r>
      <w:r w:rsidR="00AA7F19" w:rsidRPr="0028697B">
        <w:rPr>
          <w:i/>
        </w:rPr>
        <w:t>“It was a self-swab, like you</w:t>
      </w:r>
      <w:r w:rsidR="00033626">
        <w:rPr>
          <w:i/>
        </w:rPr>
        <w:t xml:space="preserve"> did it yourself</w:t>
      </w:r>
      <w:r w:rsidR="00652250">
        <w:rPr>
          <w:i/>
        </w:rPr>
        <w:t>…</w:t>
      </w:r>
      <w:r w:rsidR="002C0B97" w:rsidRPr="0028697B">
        <w:rPr>
          <w:i/>
        </w:rPr>
        <w:t xml:space="preserve"> I like that better because I didn’t ha</w:t>
      </w:r>
      <w:r w:rsidR="00AA7F19" w:rsidRPr="0028697B">
        <w:rPr>
          <w:i/>
        </w:rPr>
        <w:t>ve to panic about anything else.</w:t>
      </w:r>
      <w:r w:rsidR="002C0B97" w:rsidRPr="0028697B">
        <w:rPr>
          <w:i/>
        </w:rPr>
        <w:t xml:space="preserve"> I didn’t have to be like </w:t>
      </w:r>
      <w:r w:rsidR="00033626">
        <w:rPr>
          <w:i/>
        </w:rPr>
        <w:t>‘</w:t>
      </w:r>
      <w:r w:rsidR="002C0B97" w:rsidRPr="0028697B">
        <w:rPr>
          <w:i/>
        </w:rPr>
        <w:t>do I look weird down there</w:t>
      </w:r>
      <w:r w:rsidR="000A5B3D">
        <w:rPr>
          <w:i/>
        </w:rPr>
        <w:t>?</w:t>
      </w:r>
      <w:r w:rsidR="00033626">
        <w:rPr>
          <w:i/>
        </w:rPr>
        <w:t>’</w:t>
      </w:r>
      <w:r w:rsidR="00AA7F19" w:rsidRPr="0028697B">
        <w:rPr>
          <w:i/>
        </w:rPr>
        <w:t>. So</w:t>
      </w:r>
      <w:r w:rsidR="002C0B97" w:rsidRPr="0028697B">
        <w:rPr>
          <w:i/>
        </w:rPr>
        <w:t xml:space="preserve"> it was easy</w:t>
      </w:r>
      <w:r w:rsidR="00AA7F19" w:rsidRPr="0028697B">
        <w:rPr>
          <w:i/>
        </w:rPr>
        <w:t>,</w:t>
      </w:r>
      <w:r w:rsidR="002C0B97" w:rsidRPr="0028697B">
        <w:rPr>
          <w:i/>
        </w:rPr>
        <w:t xml:space="preserve"> it took like five minutes</w:t>
      </w:r>
      <w:r w:rsidR="00AA7F19" w:rsidRPr="0028697B">
        <w:rPr>
          <w:i/>
        </w:rPr>
        <w:t>,</w:t>
      </w:r>
      <w:r w:rsidR="002C0B97" w:rsidRPr="0028697B">
        <w:rPr>
          <w:i/>
        </w:rPr>
        <w:t xml:space="preserve"> not even that</w:t>
      </w:r>
      <w:r w:rsidR="00AA7F19" w:rsidRPr="0028697B">
        <w:rPr>
          <w:i/>
        </w:rPr>
        <w:t>,</w:t>
      </w:r>
      <w:r w:rsidR="002C0B97" w:rsidRPr="0028697B">
        <w:rPr>
          <w:i/>
        </w:rPr>
        <w:t xml:space="preserve"> so that was good.</w:t>
      </w:r>
      <w:r w:rsidR="00AA7F19" w:rsidRPr="0028697B">
        <w:rPr>
          <w:i/>
        </w:rPr>
        <w:t>”</w:t>
      </w:r>
      <w:r w:rsidR="00FA161C">
        <w:t xml:space="preserve"> – I</w:t>
      </w:r>
      <w:r w:rsidR="002C0B97">
        <w:t>nterview 3</w:t>
      </w:r>
      <w:r w:rsidR="00B57817">
        <w:t xml:space="preserve"> (female, 20)</w:t>
      </w:r>
    </w:p>
    <w:p w14:paraId="4EEB525F" w14:textId="2601199F" w:rsidR="008F6BD2" w:rsidRPr="00E44A14" w:rsidRDefault="00AA7F19" w:rsidP="00E44A14">
      <w:r>
        <w:t xml:space="preserve">Another participant explained why she opted for her </w:t>
      </w:r>
      <w:r w:rsidR="00D3275D">
        <w:t xml:space="preserve">STI </w:t>
      </w:r>
      <w:r>
        <w:t xml:space="preserve">test to be done by the clinician: </w:t>
      </w:r>
      <w:r w:rsidRPr="0028697B">
        <w:rPr>
          <w:i/>
        </w:rPr>
        <w:t>“</w:t>
      </w:r>
      <w:r w:rsidR="002C0B97" w:rsidRPr="0028697B">
        <w:rPr>
          <w:i/>
        </w:rPr>
        <w:t xml:space="preserve">I was worried that I’d do it wrong. It’s like that when you first use tampons or something you’re like </w:t>
      </w:r>
      <w:r w:rsidRPr="0028697B">
        <w:rPr>
          <w:i/>
        </w:rPr>
        <w:t>‘</w:t>
      </w:r>
      <w:r w:rsidR="002C0B97" w:rsidRPr="0028697B">
        <w:rPr>
          <w:i/>
        </w:rPr>
        <w:t>what am I doing</w:t>
      </w:r>
      <w:r w:rsidRPr="0028697B">
        <w:rPr>
          <w:i/>
        </w:rPr>
        <w:t>?’</w:t>
      </w:r>
      <w:r w:rsidR="002C0B97" w:rsidRPr="0028697B">
        <w:rPr>
          <w:i/>
        </w:rPr>
        <w:t xml:space="preserve"> So that was probably my only concern</w:t>
      </w:r>
      <w:r w:rsidRPr="0028697B">
        <w:rPr>
          <w:i/>
        </w:rPr>
        <w:t>,</w:t>
      </w:r>
      <w:r w:rsidR="002C0B97" w:rsidRPr="0028697B">
        <w:rPr>
          <w:i/>
        </w:rPr>
        <w:t xml:space="preserve"> or like yeah</w:t>
      </w:r>
      <w:r w:rsidRPr="0028697B">
        <w:rPr>
          <w:i/>
        </w:rPr>
        <w:t>,</w:t>
      </w:r>
      <w:r w:rsidR="002C0B97" w:rsidRPr="0028697B">
        <w:rPr>
          <w:i/>
        </w:rPr>
        <w:t xml:space="preserve"> just worried that maybe you won't do it right and the tests won</w:t>
      </w:r>
      <w:r w:rsidRPr="0028697B">
        <w:rPr>
          <w:i/>
        </w:rPr>
        <w:t>’</w:t>
      </w:r>
      <w:r w:rsidR="002C0B97" w:rsidRPr="0028697B">
        <w:rPr>
          <w:i/>
        </w:rPr>
        <w:t>t be accurate or whatever.</w:t>
      </w:r>
      <w:r w:rsidRPr="0028697B">
        <w:rPr>
          <w:i/>
        </w:rPr>
        <w:t>”</w:t>
      </w:r>
      <w:r w:rsidRPr="00AA7F19">
        <w:t xml:space="preserve"> </w:t>
      </w:r>
      <w:r w:rsidR="00FA161C">
        <w:t>– I</w:t>
      </w:r>
      <w:r>
        <w:t>nterview 7</w:t>
      </w:r>
      <w:r w:rsidR="00B57817">
        <w:t xml:space="preserve"> (female, 21</w:t>
      </w:r>
      <w:r w:rsidR="003003A2">
        <w:t xml:space="preserve"> years</w:t>
      </w:r>
      <w:r w:rsidR="00B57817">
        <w:t>)</w:t>
      </w:r>
    </w:p>
    <w:p w14:paraId="34C3F58E" w14:textId="77777777" w:rsidR="002A11B0" w:rsidRPr="00F907BF" w:rsidRDefault="003F7E33" w:rsidP="00554F04">
      <w:pPr>
        <w:rPr>
          <w:b/>
        </w:rPr>
      </w:pPr>
      <w:r w:rsidRPr="00F907BF">
        <w:rPr>
          <w:b/>
        </w:rPr>
        <w:t>Too busy</w:t>
      </w:r>
    </w:p>
    <w:p w14:paraId="5CB029C4" w14:textId="5393495C" w:rsidR="003F7E33" w:rsidRDefault="00D60FC2">
      <w:r w:rsidRPr="00BF712B">
        <w:t xml:space="preserve">Another factor that was mentioned in relation to not </w:t>
      </w:r>
      <w:r w:rsidR="00D3275D">
        <w:t>seeking an STI</w:t>
      </w:r>
      <w:r w:rsidRPr="00BF712B">
        <w:t xml:space="preserve"> test or putting off </w:t>
      </w:r>
      <w:r w:rsidR="00F573D1" w:rsidRPr="00BF712B">
        <w:t>testing</w:t>
      </w:r>
      <w:r w:rsidRPr="00BF712B">
        <w:t xml:space="preserve"> was simply being too busy to attend, indicating that it was not a priority: </w:t>
      </w:r>
      <w:r w:rsidRPr="0028697B">
        <w:rPr>
          <w:i/>
        </w:rPr>
        <w:t xml:space="preserve">“It’s one of those things that you have to just try and keep up with, but </w:t>
      </w:r>
      <w:r w:rsidRPr="0036148B">
        <w:rPr>
          <w:i/>
        </w:rPr>
        <w:t>you know life</w:t>
      </w:r>
      <w:r w:rsidR="00B57817" w:rsidRPr="0036148B">
        <w:rPr>
          <w:i/>
        </w:rPr>
        <w:t xml:space="preserve"> gets in the way sometimes.”</w:t>
      </w:r>
      <w:r w:rsidR="00B57817" w:rsidRPr="00BF712B">
        <w:t xml:space="preserve"> – I</w:t>
      </w:r>
      <w:r w:rsidRPr="00BF712B">
        <w:t>nterview 22</w:t>
      </w:r>
      <w:r w:rsidR="00B57817" w:rsidRPr="00BF712B">
        <w:t xml:space="preserve"> (female, 30</w:t>
      </w:r>
      <w:r w:rsidR="003003A2">
        <w:t xml:space="preserve"> years</w:t>
      </w:r>
      <w:r w:rsidR="00B57817" w:rsidRPr="00BF712B">
        <w:t>)</w:t>
      </w:r>
      <w:r w:rsidR="008053E8">
        <w:t>.</w:t>
      </w:r>
      <w:r w:rsidR="000548F3" w:rsidRPr="000548F3">
        <w:t xml:space="preserve"> </w:t>
      </w:r>
      <w:r w:rsidR="000548F3">
        <w:t xml:space="preserve">Reasons for </w:t>
      </w:r>
      <w:r w:rsidR="001830EF">
        <w:t>being too busy</w:t>
      </w:r>
      <w:r w:rsidR="000548F3">
        <w:t xml:space="preserve"> included university assignments and tests, pa</w:t>
      </w:r>
      <w:r w:rsidR="001830EF">
        <w:t>id work and social commitments.</w:t>
      </w:r>
    </w:p>
    <w:p w14:paraId="6D3F3498" w14:textId="547225B6" w:rsidR="000548F3" w:rsidRDefault="000548F3" w:rsidP="000548F3">
      <w:r>
        <w:t>A few participants mentioned the speed of the appointment when explaining why their STI test experience had been good</w:t>
      </w:r>
      <w:r w:rsidR="008053E8">
        <w:t>,</w:t>
      </w:r>
      <w:r>
        <w:t xml:space="preserve"> suggesting this is an important factor for some young people:</w:t>
      </w:r>
      <w:r w:rsidRPr="000548F3">
        <w:t xml:space="preserve"> </w:t>
      </w:r>
      <w:r w:rsidRPr="0028697B">
        <w:rPr>
          <w:i/>
        </w:rPr>
        <w:t>“It’s not like it takes a long time, it’s just ten minutes in and out, like yep, you just wait for a call and like I reckon if you get tested more often than not you’re going to not get a call which is always nice</w:t>
      </w:r>
      <w:r w:rsidRPr="000548F3">
        <w:t>.</w:t>
      </w:r>
      <w:r w:rsidR="0028697B" w:rsidRPr="0028697B">
        <w:rPr>
          <w:i/>
        </w:rPr>
        <w:t>”</w:t>
      </w:r>
      <w:r>
        <w:t xml:space="preserve"> </w:t>
      </w:r>
      <w:r w:rsidRPr="00BF712B">
        <w:t xml:space="preserve">– </w:t>
      </w:r>
      <w:r>
        <w:t>Interview 11 (female, 19</w:t>
      </w:r>
      <w:r w:rsidR="003003A2">
        <w:t xml:space="preserve"> years</w:t>
      </w:r>
      <w:r>
        <w:t>)</w:t>
      </w:r>
    </w:p>
    <w:p w14:paraId="2CD196BE" w14:textId="02F6F845" w:rsidR="006167EA" w:rsidRDefault="006167EA">
      <w:r>
        <w:lastRenderedPageBreak/>
        <w:t>A couple of participants also mentioned that it took them a few days to go in for treatment after being contacted by their doctor about their test results because they were too</w:t>
      </w:r>
      <w:r w:rsidR="000A5B3D">
        <w:t xml:space="preserve"> busy to attend straight away. However, </w:t>
      </w:r>
      <w:r>
        <w:t xml:space="preserve">both </w:t>
      </w:r>
      <w:r w:rsidR="000A5B3D">
        <w:t>reported avoiding</w:t>
      </w:r>
      <w:r>
        <w:t xml:space="preserve"> sex until after the</w:t>
      </w:r>
      <w:r w:rsidR="000A5B3D">
        <w:t>y had completed their</w:t>
      </w:r>
      <w:r>
        <w:t xml:space="preserve"> treatment.</w:t>
      </w:r>
    </w:p>
    <w:p w14:paraId="7F90C3AC" w14:textId="77777777" w:rsidR="00D568FC" w:rsidRPr="00F907BF" w:rsidRDefault="00D568FC">
      <w:pPr>
        <w:rPr>
          <w:sz w:val="28"/>
        </w:rPr>
      </w:pPr>
      <w:r w:rsidRPr="00F907BF">
        <w:rPr>
          <w:sz w:val="28"/>
        </w:rPr>
        <w:t>Structural barriers</w:t>
      </w:r>
    </w:p>
    <w:p w14:paraId="6FAF96B7" w14:textId="77777777" w:rsidR="00E44A14" w:rsidRPr="00F907BF" w:rsidRDefault="00E44A14" w:rsidP="00E44A14">
      <w:r w:rsidRPr="00F907BF">
        <w:rPr>
          <w:b/>
        </w:rPr>
        <w:t>Financial cost of STI test</w:t>
      </w:r>
    </w:p>
    <w:p w14:paraId="3E35E6C9" w14:textId="343A595B" w:rsidR="00E44A14" w:rsidRDefault="00E44A14" w:rsidP="00E44A14">
      <w:pPr>
        <w:spacing w:after="160" w:line="259" w:lineRule="auto"/>
        <w:contextualSpacing/>
        <w:rPr>
          <w:lang w:val="en-GB"/>
        </w:rPr>
      </w:pPr>
      <w:r w:rsidRPr="00554F04">
        <w:rPr>
          <w:lang w:val="en-GB"/>
        </w:rPr>
        <w:t>The cost of STI testing was considered a potential barrier by the</w:t>
      </w:r>
      <w:r w:rsidR="00550531">
        <w:rPr>
          <w:lang w:val="en-GB"/>
        </w:rPr>
        <w:t xml:space="preserve"> participants</w:t>
      </w:r>
      <w:r w:rsidRPr="00554F04">
        <w:rPr>
          <w:lang w:val="en-GB"/>
        </w:rPr>
        <w:t xml:space="preserve"> in our study. The </w:t>
      </w:r>
      <w:r w:rsidR="009C3373">
        <w:rPr>
          <w:lang w:val="en-GB"/>
        </w:rPr>
        <w:t>u</w:t>
      </w:r>
      <w:r w:rsidRPr="00554F04">
        <w:rPr>
          <w:lang w:val="en-GB"/>
        </w:rPr>
        <w:t>niversity clinic provides free STI tests to domestic students; therefore the majority of participants</w:t>
      </w:r>
      <w:r>
        <w:rPr>
          <w:lang w:val="en-GB"/>
        </w:rPr>
        <w:t xml:space="preserve"> in this study</w:t>
      </w:r>
      <w:r w:rsidRPr="00554F04">
        <w:rPr>
          <w:lang w:val="en-GB"/>
        </w:rPr>
        <w:t xml:space="preserve"> had not needed to pay for their tests</w:t>
      </w:r>
      <w:r>
        <w:rPr>
          <w:lang w:val="en-GB"/>
        </w:rPr>
        <w:t>,</w:t>
      </w:r>
      <w:r w:rsidRPr="00554F04">
        <w:rPr>
          <w:lang w:val="en-GB"/>
        </w:rPr>
        <w:t xml:space="preserve"> which they viewed as conducive to their attending</w:t>
      </w:r>
      <w:r>
        <w:rPr>
          <w:lang w:val="en-GB"/>
        </w:rPr>
        <w:t>:</w:t>
      </w:r>
      <w:r w:rsidRPr="00D85A13">
        <w:rPr>
          <w:lang w:val="en-GB"/>
        </w:rPr>
        <w:t xml:space="preserve"> </w:t>
      </w:r>
      <w:r w:rsidRPr="0028697B">
        <w:rPr>
          <w:i/>
          <w:lang w:val="en-GB"/>
        </w:rPr>
        <w:t>“Like with my current income and financial position I probably couldn’t afford to go as often as I did if it wasn’t free.”</w:t>
      </w:r>
      <w:r>
        <w:rPr>
          <w:lang w:val="en-GB"/>
        </w:rPr>
        <w:t xml:space="preserve"> – Interview 10 (female, 21</w:t>
      </w:r>
      <w:r w:rsidR="00337D2F">
        <w:rPr>
          <w:lang w:val="en-GB"/>
        </w:rPr>
        <w:t xml:space="preserve"> years</w:t>
      </w:r>
      <w:r>
        <w:rPr>
          <w:lang w:val="en-GB"/>
        </w:rPr>
        <w:t>)</w:t>
      </w:r>
    </w:p>
    <w:p w14:paraId="34E3940C" w14:textId="77777777" w:rsidR="00E44A14" w:rsidRDefault="00E44A14" w:rsidP="00E44A14">
      <w:pPr>
        <w:spacing w:after="160" w:line="259" w:lineRule="auto"/>
        <w:contextualSpacing/>
        <w:rPr>
          <w:lang w:val="en-GB"/>
        </w:rPr>
      </w:pPr>
    </w:p>
    <w:p w14:paraId="19B360D6" w14:textId="4FB7B9FE" w:rsidR="00E44A14" w:rsidRDefault="00E44A14" w:rsidP="00E44A14">
      <w:pPr>
        <w:spacing w:after="160" w:line="259" w:lineRule="auto"/>
        <w:contextualSpacing/>
        <w:rPr>
          <w:lang w:val="en-GB"/>
        </w:rPr>
      </w:pPr>
      <w:r w:rsidRPr="00554F04">
        <w:rPr>
          <w:lang w:val="en-GB"/>
        </w:rPr>
        <w:t>Many stated that they simply would not have an STI test</w:t>
      </w:r>
      <w:r>
        <w:rPr>
          <w:lang w:val="en-GB"/>
        </w:rPr>
        <w:t xml:space="preserve"> in the absence of symptoms</w:t>
      </w:r>
      <w:r w:rsidRPr="00554F04">
        <w:rPr>
          <w:lang w:val="en-GB"/>
        </w:rPr>
        <w:t xml:space="preserve"> if they were required to pay</w:t>
      </w:r>
      <w:r w:rsidR="00652250">
        <w:rPr>
          <w:lang w:val="en-GB"/>
        </w:rPr>
        <w:t>,</w:t>
      </w:r>
      <w:r w:rsidRPr="00554F04">
        <w:rPr>
          <w:lang w:val="en-GB"/>
        </w:rPr>
        <w:t xml:space="preserve"> and several </w:t>
      </w:r>
      <w:r w:rsidR="00652250">
        <w:rPr>
          <w:lang w:val="en-GB"/>
        </w:rPr>
        <w:t xml:space="preserve">pondered </w:t>
      </w:r>
      <w:r w:rsidRPr="00554F04">
        <w:rPr>
          <w:lang w:val="en-GB"/>
        </w:rPr>
        <w:t xml:space="preserve">aloud what they would do after they graduated and no longer had access to the </w:t>
      </w:r>
      <w:r w:rsidR="009C3373">
        <w:rPr>
          <w:lang w:val="en-GB"/>
        </w:rPr>
        <w:t>u</w:t>
      </w:r>
      <w:r w:rsidRPr="00554F04">
        <w:rPr>
          <w:lang w:val="en-GB"/>
        </w:rPr>
        <w:t xml:space="preserve">niversity clinic. However, it was interesting to note that several </w:t>
      </w:r>
      <w:r w:rsidR="00550531">
        <w:rPr>
          <w:lang w:val="en-GB"/>
        </w:rPr>
        <w:t>participants</w:t>
      </w:r>
      <w:r w:rsidR="00550531" w:rsidRPr="00554F04">
        <w:rPr>
          <w:lang w:val="en-GB"/>
        </w:rPr>
        <w:t xml:space="preserve"> </w:t>
      </w:r>
      <w:r w:rsidRPr="00554F04">
        <w:rPr>
          <w:lang w:val="en-GB"/>
        </w:rPr>
        <w:t xml:space="preserve">had previously paid for an STI test </w:t>
      </w:r>
      <w:r>
        <w:rPr>
          <w:lang w:val="en-GB"/>
        </w:rPr>
        <w:t>elsewhere</w:t>
      </w:r>
      <w:r w:rsidRPr="00194677">
        <w:rPr>
          <w:lang w:val="en-GB"/>
        </w:rPr>
        <w:t xml:space="preserve"> </w:t>
      </w:r>
      <w:r w:rsidRPr="00554F04">
        <w:rPr>
          <w:lang w:val="en-GB"/>
        </w:rPr>
        <w:t>(for example</w:t>
      </w:r>
      <w:r>
        <w:rPr>
          <w:lang w:val="en-GB"/>
        </w:rPr>
        <w:t>,</w:t>
      </w:r>
      <w:r w:rsidRPr="00554F04">
        <w:rPr>
          <w:lang w:val="en-GB"/>
        </w:rPr>
        <w:t xml:space="preserve"> when </w:t>
      </w:r>
      <w:r>
        <w:rPr>
          <w:lang w:val="en-GB"/>
        </w:rPr>
        <w:t xml:space="preserve">away from the </w:t>
      </w:r>
      <w:r w:rsidR="009C3373">
        <w:rPr>
          <w:lang w:val="en-GB"/>
        </w:rPr>
        <w:t>u</w:t>
      </w:r>
      <w:r>
        <w:rPr>
          <w:lang w:val="en-GB"/>
        </w:rPr>
        <w:t>niversity during holidays</w:t>
      </w:r>
      <w:r w:rsidRPr="00554F04">
        <w:rPr>
          <w:lang w:val="en-GB"/>
        </w:rPr>
        <w:t>)</w:t>
      </w:r>
      <w:r>
        <w:rPr>
          <w:lang w:val="en-GB"/>
        </w:rPr>
        <w:t xml:space="preserve"> </w:t>
      </w:r>
      <w:r w:rsidRPr="00554F04">
        <w:rPr>
          <w:lang w:val="en-GB"/>
        </w:rPr>
        <w:t>in the absence of</w:t>
      </w:r>
      <w:r w:rsidRPr="00194677">
        <w:rPr>
          <w:lang w:val="en-GB"/>
        </w:rPr>
        <w:t xml:space="preserve"> </w:t>
      </w:r>
      <w:r w:rsidRPr="00554F04">
        <w:rPr>
          <w:lang w:val="en-GB"/>
        </w:rPr>
        <w:t xml:space="preserve">symptoms, usually </w:t>
      </w:r>
      <w:r w:rsidRPr="002A11B0">
        <w:rPr>
          <w:lang w:val="en-GB"/>
        </w:rPr>
        <w:t>after engaging in a sexual situation which</w:t>
      </w:r>
      <w:r>
        <w:rPr>
          <w:lang w:val="en-GB"/>
        </w:rPr>
        <w:t xml:space="preserve"> they perceived to be high-risk</w:t>
      </w:r>
      <w:r w:rsidRPr="00554F04">
        <w:rPr>
          <w:lang w:val="en-GB"/>
        </w:rPr>
        <w:t xml:space="preserve">. </w:t>
      </w:r>
    </w:p>
    <w:p w14:paraId="1196A85E" w14:textId="77777777" w:rsidR="003918F3" w:rsidRDefault="003918F3" w:rsidP="00E44A14">
      <w:pPr>
        <w:spacing w:after="160" w:line="259" w:lineRule="auto"/>
        <w:contextualSpacing/>
        <w:rPr>
          <w:lang w:val="en-GB"/>
        </w:rPr>
      </w:pPr>
    </w:p>
    <w:p w14:paraId="5BC5E195" w14:textId="77777777" w:rsidR="009B29B7" w:rsidRPr="00F907BF" w:rsidRDefault="009B29B7" w:rsidP="003918F3">
      <w:pPr>
        <w:spacing w:before="200"/>
        <w:rPr>
          <w:b/>
        </w:rPr>
      </w:pPr>
      <w:r w:rsidRPr="00F907BF">
        <w:rPr>
          <w:b/>
        </w:rPr>
        <w:t>Clinician attributes and attitude</w:t>
      </w:r>
    </w:p>
    <w:p w14:paraId="516BFD40" w14:textId="0FB12C48" w:rsidR="00D60FC2" w:rsidRPr="005C5506" w:rsidRDefault="00D60FC2" w:rsidP="00D60FC2">
      <w:r w:rsidRPr="00554F04">
        <w:t xml:space="preserve">Although </w:t>
      </w:r>
      <w:r w:rsidR="00337D2F">
        <w:t>many</w:t>
      </w:r>
      <w:r w:rsidRPr="00554F04">
        <w:t xml:space="preserve"> participants expressed a preference for a same-sex health professional, most said </w:t>
      </w:r>
      <w:r w:rsidR="00337D2F">
        <w:t xml:space="preserve">they would not be </w:t>
      </w:r>
      <w:r w:rsidR="00A75A4E" w:rsidRPr="00554F04">
        <w:t>deter</w:t>
      </w:r>
      <w:r w:rsidR="00A75A4E">
        <w:t>red</w:t>
      </w:r>
      <w:r w:rsidRPr="00554F04">
        <w:t xml:space="preserve"> from having a</w:t>
      </w:r>
      <w:r w:rsidR="00D3275D">
        <w:t>n STI</w:t>
      </w:r>
      <w:r w:rsidRPr="00554F04">
        <w:t xml:space="preserve"> test </w:t>
      </w:r>
      <w:r w:rsidRPr="005C5506">
        <w:t>if a health professional of their preferred</w:t>
      </w:r>
      <w:r w:rsidRPr="00554F04">
        <w:t xml:space="preserve"> gender was not available</w:t>
      </w:r>
      <w:r w:rsidR="001830EF">
        <w:t>:</w:t>
      </w:r>
    </w:p>
    <w:p w14:paraId="36DF5E36" w14:textId="5023CA8C" w:rsidR="00D60FC2" w:rsidRPr="005C5506" w:rsidRDefault="00D60FC2" w:rsidP="00D60FC2">
      <w:r w:rsidRPr="0028697B">
        <w:rPr>
          <w:i/>
        </w:rPr>
        <w:t>I don’t care if it’s a male doctor, well I don’t care too much if it’s a male doctor that performs those kind of procedures</w:t>
      </w:r>
      <w:r w:rsidR="00194677" w:rsidRPr="0028697B">
        <w:rPr>
          <w:i/>
        </w:rPr>
        <w:t>. In</w:t>
      </w:r>
      <w:r w:rsidRPr="0028697B">
        <w:rPr>
          <w:i/>
        </w:rPr>
        <w:t xml:space="preserve"> in general would prefer it if it was a woman but</w:t>
      </w:r>
      <w:r w:rsidR="00194677" w:rsidRPr="0028697B">
        <w:rPr>
          <w:i/>
        </w:rPr>
        <w:t>,</w:t>
      </w:r>
      <w:r w:rsidRPr="0028697B">
        <w:rPr>
          <w:i/>
        </w:rPr>
        <w:t xml:space="preserve"> for example</w:t>
      </w:r>
      <w:r w:rsidR="00194677" w:rsidRPr="0028697B">
        <w:rPr>
          <w:i/>
        </w:rPr>
        <w:t>,</w:t>
      </w:r>
      <w:r w:rsidRPr="0028697B">
        <w:rPr>
          <w:i/>
        </w:rPr>
        <w:t xml:space="preserve"> if I couldn’t have an appointment with a woman doctor until the next week and there was a male doctor who was available that day</w:t>
      </w:r>
      <w:r w:rsidR="00194677" w:rsidRPr="0028697B">
        <w:rPr>
          <w:i/>
        </w:rPr>
        <w:t xml:space="preserve"> then</w:t>
      </w:r>
      <w:r w:rsidRPr="0028697B">
        <w:rPr>
          <w:i/>
        </w:rPr>
        <w:t xml:space="preserve"> I’d go with the male doctor</w:t>
      </w:r>
      <w:r w:rsidR="00194677" w:rsidRPr="0028697B">
        <w:rPr>
          <w:i/>
        </w:rPr>
        <w:t>,</w:t>
      </w:r>
      <w:r w:rsidRPr="0028697B">
        <w:rPr>
          <w:i/>
        </w:rPr>
        <w:t xml:space="preserve"> and if he’s not comfortable doing swabs he can get a nurse to do it</w:t>
      </w:r>
      <w:r w:rsidR="00194677" w:rsidRPr="0028697B">
        <w:rPr>
          <w:i/>
        </w:rPr>
        <w:t>,</w:t>
      </w:r>
      <w:r w:rsidRPr="0028697B">
        <w:rPr>
          <w:i/>
        </w:rPr>
        <w:t xml:space="preserve"> but I mean he’s a doctor he should be, yep. So yeah the gender of the </w:t>
      </w:r>
      <w:r w:rsidR="00FA161C" w:rsidRPr="0028697B">
        <w:rPr>
          <w:i/>
        </w:rPr>
        <w:t>doctor sometimes has an impact.</w:t>
      </w:r>
      <w:r w:rsidR="00FA161C">
        <w:t xml:space="preserve"> </w:t>
      </w:r>
      <w:r w:rsidRPr="005C5506">
        <w:t xml:space="preserve">– </w:t>
      </w:r>
      <w:r w:rsidR="00FA161C">
        <w:t>I</w:t>
      </w:r>
      <w:r w:rsidR="00B57817">
        <w:t>nterview 6 (female, 32</w:t>
      </w:r>
      <w:r w:rsidR="00337D2F">
        <w:t xml:space="preserve"> years</w:t>
      </w:r>
      <w:r w:rsidR="00B57817">
        <w:t>)</w:t>
      </w:r>
    </w:p>
    <w:p w14:paraId="322E0EEA" w14:textId="081E3E58" w:rsidR="005C5506" w:rsidRPr="005C5506" w:rsidRDefault="005C5506" w:rsidP="005C5506">
      <w:r w:rsidRPr="005C5506">
        <w:t xml:space="preserve">Only one (heterosexual male) </w:t>
      </w:r>
      <w:r w:rsidR="00550531">
        <w:t xml:space="preserve">participant </w:t>
      </w:r>
      <w:r w:rsidRPr="005C5506">
        <w:t xml:space="preserve">spoke about not wanting to be examined by a female doctor because it would be difficult to disassociate that from a sexual situation: </w:t>
      </w:r>
    </w:p>
    <w:p w14:paraId="2BFF03EC" w14:textId="221AF932" w:rsidR="005C5506" w:rsidRPr="005C5506" w:rsidRDefault="005C5506" w:rsidP="005C5506">
      <w:r w:rsidRPr="0028697B">
        <w:rPr>
          <w:i/>
        </w:rPr>
        <w:t xml:space="preserve">I didn’t really want her to have a look because you know, it’s just an uncomfortable situation I guess. Just because, I don't </w:t>
      </w:r>
      <w:r w:rsidR="00772189">
        <w:rPr>
          <w:i/>
        </w:rPr>
        <w:t xml:space="preserve">know, you have that like male </w:t>
      </w:r>
      <w:r w:rsidRPr="0028697B">
        <w:rPr>
          <w:i/>
        </w:rPr>
        <w:t>female sort of thing like it feels kind of wrong, the situation, it’s ha</w:t>
      </w:r>
      <w:r w:rsidR="00E160A3">
        <w:rPr>
          <w:i/>
        </w:rPr>
        <w:t>r</w:t>
      </w:r>
      <w:r w:rsidRPr="0028697B">
        <w:rPr>
          <w:i/>
        </w:rPr>
        <w:t>d to displace the fact that they’re a female touching your penis from a sexual situation I guess. Whereas if it’s a male it's like ‘ok, t</w:t>
      </w:r>
      <w:r w:rsidR="00FA161C" w:rsidRPr="0028697B">
        <w:rPr>
          <w:i/>
        </w:rPr>
        <w:t>his is a doctor, this is fine’.</w:t>
      </w:r>
      <w:r w:rsidR="00FA161C">
        <w:t xml:space="preserve"> – I</w:t>
      </w:r>
      <w:r>
        <w:t>nterview 13</w:t>
      </w:r>
      <w:r w:rsidR="00B57817">
        <w:t xml:space="preserve"> (male, 21</w:t>
      </w:r>
      <w:r w:rsidR="00337D2F">
        <w:t xml:space="preserve"> years</w:t>
      </w:r>
      <w:r w:rsidR="00B57817">
        <w:t>)</w:t>
      </w:r>
    </w:p>
    <w:p w14:paraId="71463133" w14:textId="68ECA225" w:rsidR="00D60FC2" w:rsidRPr="005C5506" w:rsidRDefault="005C5506" w:rsidP="00D60FC2">
      <w:r w:rsidRPr="004E1174">
        <w:t>Men</w:t>
      </w:r>
      <w:r w:rsidR="00652250">
        <w:t>, before their appointments,</w:t>
      </w:r>
      <w:r w:rsidRPr="004E1174">
        <w:t xml:space="preserve"> tended to </w:t>
      </w:r>
      <w:r w:rsidR="00652250">
        <w:t xml:space="preserve">expect that </w:t>
      </w:r>
      <w:r w:rsidRPr="004E1174">
        <w:t xml:space="preserve">the nurses </w:t>
      </w:r>
      <w:r w:rsidR="00652250">
        <w:t xml:space="preserve">would </w:t>
      </w:r>
      <w:r w:rsidRPr="004E1174">
        <w:t xml:space="preserve">be judgemental </w:t>
      </w:r>
      <w:r w:rsidR="0055609F">
        <w:t xml:space="preserve">or </w:t>
      </w:r>
      <w:r w:rsidRPr="004E1174">
        <w:t xml:space="preserve">morally disapproving </w:t>
      </w:r>
      <w:r w:rsidR="0055609F">
        <w:t xml:space="preserve">of their behaviour </w:t>
      </w:r>
      <w:r w:rsidRPr="004E1174">
        <w:t xml:space="preserve">and </w:t>
      </w:r>
      <w:r w:rsidR="00652250">
        <w:t xml:space="preserve">that </w:t>
      </w:r>
      <w:r w:rsidRPr="004E1174">
        <w:t xml:space="preserve">the consultation </w:t>
      </w:r>
      <w:r w:rsidR="00652250">
        <w:t xml:space="preserve">would </w:t>
      </w:r>
      <w:r w:rsidRPr="004E1174">
        <w:t>be awkward.</w:t>
      </w:r>
      <w:r>
        <w:t xml:space="preserve"> </w:t>
      </w:r>
      <w:r w:rsidR="00652250">
        <w:t xml:space="preserve">Once </w:t>
      </w:r>
      <w:r w:rsidR="0055609F">
        <w:t>having attended, they found they had generally felt</w:t>
      </w:r>
      <w:r w:rsidR="00D60FC2" w:rsidRPr="00554F04">
        <w:t xml:space="preserve"> comfortable discussing sexual health with </w:t>
      </w:r>
      <w:r w:rsidR="00540837">
        <w:t>the healthcare professional. A few participants did</w:t>
      </w:r>
      <w:r w:rsidR="00D60FC2" w:rsidRPr="00554F04">
        <w:t xml:space="preserve"> report experiencing a negative attitude d</w:t>
      </w:r>
      <w:r w:rsidR="00540837">
        <w:t xml:space="preserve">uring an STI test </w:t>
      </w:r>
      <w:r w:rsidR="00540837">
        <w:lastRenderedPageBreak/>
        <w:t>consultation but this hadn’t seemed to have</w:t>
      </w:r>
      <w:r w:rsidR="00D60FC2" w:rsidRPr="00554F04">
        <w:t xml:space="preserve"> put them off </w:t>
      </w:r>
      <w:r w:rsidR="00D60FC2" w:rsidRPr="005C5506">
        <w:t>seeking an STI test</w:t>
      </w:r>
      <w:r w:rsidR="00D60FC2" w:rsidRPr="00554F04">
        <w:t xml:space="preserve"> </w:t>
      </w:r>
      <w:r w:rsidR="00540837">
        <w:t>subsequently. Rather,</w:t>
      </w:r>
      <w:r w:rsidR="00D60FC2" w:rsidRPr="005C5506">
        <w:t xml:space="preserve"> they </w:t>
      </w:r>
      <w:r w:rsidR="00652250">
        <w:t xml:space="preserve">said they </w:t>
      </w:r>
      <w:r w:rsidR="00D60FC2" w:rsidRPr="005C5506">
        <w:t>would simply visit a different clinician</w:t>
      </w:r>
      <w:r w:rsidR="00540837">
        <w:t xml:space="preserve"> next </w:t>
      </w:r>
      <w:r w:rsidR="00652250">
        <w:t>time</w:t>
      </w:r>
      <w:r w:rsidR="00D60FC2" w:rsidRPr="005C5506">
        <w:t>.</w:t>
      </w:r>
    </w:p>
    <w:p w14:paraId="2CDA61C5" w14:textId="1EB18112" w:rsidR="00D60FC2" w:rsidRPr="00D60FC2" w:rsidRDefault="00D60FC2" w:rsidP="00D60FC2">
      <w:r w:rsidRPr="00554F04">
        <w:t>Other health-service related barriers included</w:t>
      </w:r>
      <w:r w:rsidR="00652250">
        <w:t>:</w:t>
      </w:r>
      <w:r w:rsidRPr="00554F04">
        <w:t xml:space="preserve"> difficulty booking a timely appointment and the inconvenience of having to visit a separate location </w:t>
      </w:r>
      <w:r w:rsidRPr="00D60FC2">
        <w:t xml:space="preserve">for a blood draw in some cases. Although around a third of participants described dissatisfaction with having to wait for an available appointment, </w:t>
      </w:r>
      <w:r>
        <w:t>it</w:t>
      </w:r>
      <w:r w:rsidRPr="00D60FC2">
        <w:t xml:space="preserve"> did not seem to deter individuals from attending</w:t>
      </w:r>
      <w:r w:rsidR="00540837">
        <w:t xml:space="preserve">. However, it does have </w:t>
      </w:r>
      <w:r w:rsidRPr="00D60FC2">
        <w:t>implications for onwards transmission in the meantime</w:t>
      </w:r>
      <w:r w:rsidR="00540837">
        <w:t>,</w:t>
      </w:r>
      <w:r w:rsidRPr="00D60FC2">
        <w:t xml:space="preserve"> as one participant described: </w:t>
      </w:r>
      <w:r w:rsidRPr="0028697B">
        <w:rPr>
          <w:i/>
        </w:rPr>
        <w:t>“I feel the waiting times are a little bit ridiculous, it’s usually like at least a week which is a little bit stupid because you can do anything within th</w:t>
      </w:r>
      <w:r w:rsidR="00B57817" w:rsidRPr="0028697B">
        <w:rPr>
          <w:i/>
        </w:rPr>
        <w:t>e span of a week</w:t>
      </w:r>
      <w:r w:rsidR="0028697B">
        <w:rPr>
          <w:i/>
        </w:rPr>
        <w:t>.</w:t>
      </w:r>
      <w:r w:rsidR="00B57817" w:rsidRPr="0028697B">
        <w:rPr>
          <w:i/>
        </w:rPr>
        <w:t>”</w:t>
      </w:r>
      <w:r w:rsidR="00B57817">
        <w:t xml:space="preserve"> – Interview 9 (female, 27</w:t>
      </w:r>
      <w:r w:rsidR="00FC2687">
        <w:t xml:space="preserve"> years</w:t>
      </w:r>
      <w:r w:rsidR="00B57817">
        <w:t>)</w:t>
      </w:r>
    </w:p>
    <w:p w14:paraId="50E5A04D" w14:textId="04F6CB7A" w:rsidR="000569F9" w:rsidRDefault="000569F9" w:rsidP="000569F9">
      <w:pPr>
        <w:spacing w:after="160" w:line="259" w:lineRule="auto"/>
        <w:rPr>
          <w:lang w:val="en-GB"/>
        </w:rPr>
      </w:pPr>
      <w:r>
        <w:rPr>
          <w:lang w:val="en-GB"/>
        </w:rPr>
        <w:t>Concerns</w:t>
      </w:r>
      <w:r w:rsidRPr="00495EC7">
        <w:rPr>
          <w:lang w:val="en-GB"/>
        </w:rPr>
        <w:t xml:space="preserve"> about privacy and confidentiality </w:t>
      </w:r>
      <w:r>
        <w:rPr>
          <w:lang w:val="en-GB"/>
        </w:rPr>
        <w:t>in relation to the health-provi</w:t>
      </w:r>
      <w:r w:rsidR="00123FA4">
        <w:rPr>
          <w:lang w:val="en-GB"/>
        </w:rPr>
        <w:t>der</w:t>
      </w:r>
      <w:r w:rsidR="00C24CB2">
        <w:rPr>
          <w:lang w:val="en-GB"/>
        </w:rPr>
        <w:t xml:space="preserve"> </w:t>
      </w:r>
      <w:r w:rsidR="006F153A">
        <w:rPr>
          <w:lang w:val="en-GB"/>
        </w:rPr>
        <w:t>were not frequently mentioned.</w:t>
      </w:r>
      <w:r w:rsidR="00C24CB2">
        <w:rPr>
          <w:lang w:val="en-GB"/>
        </w:rPr>
        <w:t xml:space="preserve"> A</w:t>
      </w:r>
      <w:r w:rsidRPr="00495EC7">
        <w:rPr>
          <w:lang w:val="en-GB"/>
        </w:rPr>
        <w:t xml:space="preserve"> few </w:t>
      </w:r>
      <w:r w:rsidR="006F153A">
        <w:rPr>
          <w:lang w:val="en-GB"/>
        </w:rPr>
        <w:t>participants</w:t>
      </w:r>
      <w:r w:rsidR="006F153A" w:rsidRPr="00495EC7">
        <w:rPr>
          <w:lang w:val="en-GB"/>
        </w:rPr>
        <w:t xml:space="preserve"> </w:t>
      </w:r>
      <w:r w:rsidRPr="00495EC7">
        <w:rPr>
          <w:lang w:val="en-GB"/>
        </w:rPr>
        <w:t>mentioned not using their family doctor for sexual health issues, but preferring to</w:t>
      </w:r>
      <w:r w:rsidR="00C24CB2">
        <w:rPr>
          <w:lang w:val="en-GB"/>
        </w:rPr>
        <w:t xml:space="preserve"> go to the </w:t>
      </w:r>
      <w:r w:rsidR="009C3373">
        <w:rPr>
          <w:lang w:val="en-GB"/>
        </w:rPr>
        <w:t>u</w:t>
      </w:r>
      <w:r w:rsidR="00C24CB2">
        <w:rPr>
          <w:lang w:val="en-GB"/>
        </w:rPr>
        <w:t>niversity clinic. T</w:t>
      </w:r>
      <w:r>
        <w:rPr>
          <w:lang w:val="en-GB"/>
        </w:rPr>
        <w:t xml:space="preserve">hese individuals </w:t>
      </w:r>
      <w:r w:rsidRPr="00495EC7">
        <w:rPr>
          <w:lang w:val="en-GB"/>
        </w:rPr>
        <w:t xml:space="preserve">did not </w:t>
      </w:r>
      <w:r w:rsidR="00C24CB2">
        <w:rPr>
          <w:lang w:val="en-GB"/>
        </w:rPr>
        <w:t>think</w:t>
      </w:r>
      <w:r w:rsidRPr="00495EC7">
        <w:rPr>
          <w:lang w:val="en-GB"/>
        </w:rPr>
        <w:t xml:space="preserve"> the doctor would breach their confidentiality, </w:t>
      </w:r>
      <w:r w:rsidR="00C24CB2">
        <w:rPr>
          <w:lang w:val="en-GB"/>
        </w:rPr>
        <w:t xml:space="preserve">but rather that there </w:t>
      </w:r>
      <w:r w:rsidRPr="00495EC7">
        <w:rPr>
          <w:lang w:val="en-GB"/>
        </w:rPr>
        <w:t xml:space="preserve">was more anonymity with the student clinic because they were less likely to be seen in the waiting room by </w:t>
      </w:r>
      <w:r w:rsidR="00123FA4">
        <w:rPr>
          <w:lang w:val="en-GB"/>
        </w:rPr>
        <w:t>someone known to the</w:t>
      </w:r>
      <w:r w:rsidR="001830EF">
        <w:rPr>
          <w:lang w:val="en-GB"/>
        </w:rPr>
        <w:t>ir</w:t>
      </w:r>
      <w:r w:rsidR="00123FA4">
        <w:rPr>
          <w:lang w:val="en-GB"/>
        </w:rPr>
        <w:t xml:space="preserve"> family</w:t>
      </w:r>
      <w:r w:rsidR="001830EF">
        <w:rPr>
          <w:lang w:val="en-GB"/>
        </w:rPr>
        <w:t xml:space="preserve"> or whānau</w:t>
      </w:r>
      <w:r w:rsidR="00123FA4">
        <w:rPr>
          <w:lang w:val="en-GB"/>
        </w:rPr>
        <w:t>:</w:t>
      </w:r>
      <w:r w:rsidR="00C24CB2" w:rsidRPr="00C24CB2">
        <w:t xml:space="preserve"> </w:t>
      </w:r>
      <w:r w:rsidR="00C24CB2" w:rsidRPr="0028697B">
        <w:rPr>
          <w:i/>
        </w:rPr>
        <w:t>“</w:t>
      </w:r>
      <w:r w:rsidR="00C24CB2" w:rsidRPr="0028697B">
        <w:rPr>
          <w:i/>
          <w:lang w:val="en-GB"/>
        </w:rPr>
        <w:t>Yeah with the family GP it</w:t>
      </w:r>
      <w:r w:rsidR="00123FA4" w:rsidRPr="0028697B">
        <w:rPr>
          <w:i/>
          <w:lang w:val="en-GB"/>
        </w:rPr>
        <w:t xml:space="preserve"> is</w:t>
      </w:r>
      <w:r w:rsidR="00C24CB2" w:rsidRPr="0028697B">
        <w:rPr>
          <w:i/>
          <w:lang w:val="en-GB"/>
        </w:rPr>
        <w:t xml:space="preserve"> definitely like </w:t>
      </w:r>
      <w:r w:rsidR="00123FA4" w:rsidRPr="0028697B">
        <w:rPr>
          <w:i/>
          <w:lang w:val="en-GB"/>
        </w:rPr>
        <w:t>‘</w:t>
      </w:r>
      <w:r w:rsidR="00C24CB2" w:rsidRPr="0028697B">
        <w:rPr>
          <w:i/>
          <w:lang w:val="en-GB"/>
        </w:rPr>
        <w:t>oh what if someone sees me, what if someone walks in</w:t>
      </w:r>
      <w:r w:rsidR="00123FA4" w:rsidRPr="0028697B">
        <w:rPr>
          <w:i/>
          <w:lang w:val="en-GB"/>
        </w:rPr>
        <w:t>,</w:t>
      </w:r>
      <w:r w:rsidR="00C24CB2" w:rsidRPr="0028697B">
        <w:rPr>
          <w:i/>
          <w:lang w:val="en-GB"/>
        </w:rPr>
        <w:t xml:space="preserve"> a family friend, a school friend</w:t>
      </w:r>
      <w:r w:rsidR="00123FA4" w:rsidRPr="0028697B">
        <w:rPr>
          <w:i/>
          <w:lang w:val="en-GB"/>
        </w:rPr>
        <w:t>’</w:t>
      </w:r>
      <w:r w:rsidR="00C24CB2" w:rsidRPr="0028697B">
        <w:rPr>
          <w:i/>
          <w:lang w:val="en-GB"/>
        </w:rPr>
        <w:t>, yep.  Whereas at uni</w:t>
      </w:r>
      <w:r w:rsidR="00123FA4" w:rsidRPr="0028697B">
        <w:rPr>
          <w:i/>
          <w:lang w:val="en-GB"/>
        </w:rPr>
        <w:t>,</w:t>
      </w:r>
      <w:r w:rsidR="00C24CB2" w:rsidRPr="0028697B">
        <w:rPr>
          <w:i/>
          <w:lang w:val="en-GB"/>
        </w:rPr>
        <w:t xml:space="preserve"> it’s sort of like</w:t>
      </w:r>
      <w:r w:rsidR="00123FA4" w:rsidRPr="0028697B">
        <w:rPr>
          <w:i/>
          <w:lang w:val="en-GB"/>
        </w:rPr>
        <w:t>,</w:t>
      </w:r>
      <w:r w:rsidR="00C24CB2" w:rsidRPr="0028697B">
        <w:rPr>
          <w:i/>
          <w:lang w:val="en-GB"/>
        </w:rPr>
        <w:t xml:space="preserve"> it’s a bit different</w:t>
      </w:r>
      <w:r w:rsidR="00123FA4" w:rsidRPr="0028697B">
        <w:rPr>
          <w:i/>
          <w:lang w:val="en-GB"/>
        </w:rPr>
        <w:t>,</w:t>
      </w:r>
      <w:r w:rsidR="00C24CB2" w:rsidRPr="0028697B">
        <w:rPr>
          <w:i/>
          <w:lang w:val="en-GB"/>
        </w:rPr>
        <w:t xml:space="preserve"> it</w:t>
      </w:r>
      <w:r w:rsidR="00123FA4" w:rsidRPr="0028697B">
        <w:rPr>
          <w:i/>
          <w:lang w:val="en-GB"/>
        </w:rPr>
        <w:t>’</w:t>
      </w:r>
      <w:r w:rsidR="00C24CB2" w:rsidRPr="0028697B">
        <w:rPr>
          <w:i/>
          <w:lang w:val="en-GB"/>
        </w:rPr>
        <w:t>s more casual almost.”</w:t>
      </w:r>
      <w:r w:rsidR="00FA161C">
        <w:rPr>
          <w:lang w:val="en-GB"/>
        </w:rPr>
        <w:t xml:space="preserve"> – Interview 24</w:t>
      </w:r>
      <w:r w:rsidR="00B57817">
        <w:rPr>
          <w:lang w:val="en-GB"/>
        </w:rPr>
        <w:t xml:space="preserve"> (male, 20</w:t>
      </w:r>
      <w:r w:rsidR="00FC2687">
        <w:rPr>
          <w:lang w:val="en-GB"/>
        </w:rPr>
        <w:t xml:space="preserve"> years</w:t>
      </w:r>
      <w:r w:rsidR="00B57817">
        <w:rPr>
          <w:lang w:val="en-GB"/>
        </w:rPr>
        <w:t>)</w:t>
      </w:r>
    </w:p>
    <w:p w14:paraId="14438CBB" w14:textId="77777777" w:rsidR="00D568FC" w:rsidRPr="00F907BF" w:rsidRDefault="00D568FC" w:rsidP="000569F9">
      <w:pPr>
        <w:spacing w:after="160" w:line="259" w:lineRule="auto"/>
        <w:rPr>
          <w:sz w:val="28"/>
        </w:rPr>
      </w:pPr>
      <w:r w:rsidRPr="00F907BF">
        <w:rPr>
          <w:sz w:val="28"/>
          <w:lang w:val="en-GB"/>
        </w:rPr>
        <w:t>Social barriers</w:t>
      </w:r>
    </w:p>
    <w:p w14:paraId="7E7AA4D7" w14:textId="77777777" w:rsidR="009B29B7" w:rsidRPr="00F907BF" w:rsidRDefault="009B29B7">
      <w:pPr>
        <w:rPr>
          <w:b/>
        </w:rPr>
      </w:pPr>
      <w:r w:rsidRPr="00F907BF">
        <w:rPr>
          <w:b/>
        </w:rPr>
        <w:t>Concern of being stigmatised</w:t>
      </w:r>
    </w:p>
    <w:p w14:paraId="7BA53DE6" w14:textId="77777777" w:rsidR="00B06878" w:rsidRDefault="00516B5E" w:rsidP="004E1174">
      <w:r>
        <w:t>Stigma</w:t>
      </w:r>
      <w:r w:rsidR="00B06878">
        <w:t xml:space="preserve">, which </w:t>
      </w:r>
      <w:r w:rsidR="00B06878" w:rsidRPr="00B06878">
        <w:t>can</w:t>
      </w:r>
      <w:r w:rsidR="00B06878">
        <w:t xml:space="preserve"> be defined as an attribute, </w:t>
      </w:r>
      <w:r w:rsidR="00B06878" w:rsidRPr="00B06878">
        <w:t>behaviour, or reputatio</w:t>
      </w:r>
      <w:r w:rsidR="00B06878">
        <w:t xml:space="preserve">n </w:t>
      </w:r>
      <w:r w:rsidR="00B06878" w:rsidRPr="00B06878">
        <w:t>that has a negative effect on how a person is perceived</w:t>
      </w:r>
      <w:r w:rsidR="00B06878">
        <w:t>,</w:t>
      </w:r>
      <w:r w:rsidR="00B06878">
        <w:fldChar w:fldCharType="begin"/>
      </w:r>
      <w:r w:rsidR="00B06878">
        <w:instrText xml:space="preserve"> ADDIN EN.CITE &lt;EndNote&gt;&lt;Cite&gt;&lt;Author&gt;Goffman&lt;/Author&gt;&lt;Year&gt;1963&lt;/Year&gt;&lt;RecNum&gt;15128&lt;/RecNum&gt;&lt;DisplayText&gt;&lt;style face="superscript"&gt;22&lt;/style&gt;&lt;/DisplayText&gt;&lt;record&gt;&lt;rec-number&gt;15128&lt;/rec-number&gt;&lt;foreign-keys&gt;&lt;key app="EN" db-id="xxett0apcfsarre20do5pveetx5p02tzapze" timestamp="1467941556"&gt;15128&lt;/key&gt;&lt;/foreign-keys&gt;&lt;ref-type name="Book"&gt;6&lt;/ref-type&gt;&lt;contributors&gt;&lt;authors&gt;&lt;author&gt;Goffman, E.&lt;/author&gt;&lt;/authors&gt;&lt;/contributors&gt;&lt;titles&gt;&lt;title&gt;Stigma: Notes on the Management of Spoiled Identity,&lt;/title&gt;&lt;/titles&gt;&lt;dates&gt;&lt;year&gt;1963&lt;/year&gt;&lt;/dates&gt;&lt;urls&gt;&lt;/urls&gt;&lt;/record&gt;&lt;/Cite&gt;&lt;/EndNote&gt;</w:instrText>
      </w:r>
      <w:r w:rsidR="00B06878">
        <w:fldChar w:fldCharType="separate"/>
      </w:r>
      <w:r w:rsidR="00B06878" w:rsidRPr="00B06878">
        <w:rPr>
          <w:noProof/>
          <w:vertAlign w:val="superscript"/>
        </w:rPr>
        <w:t>22</w:t>
      </w:r>
      <w:r w:rsidR="00B06878">
        <w:fldChar w:fldCharType="end"/>
      </w:r>
      <w:r>
        <w:t xml:space="preserve"> emerged as an important factor in</w:t>
      </w:r>
      <w:r w:rsidR="001830EF">
        <w:t xml:space="preserve">fluencing STI testing behaviour: </w:t>
      </w:r>
    </w:p>
    <w:p w14:paraId="69C1B85D" w14:textId="1C7B5F7C" w:rsidR="00516B5E" w:rsidRDefault="00516B5E" w:rsidP="004E1174">
      <w:r w:rsidRPr="0028697B">
        <w:rPr>
          <w:i/>
        </w:rPr>
        <w:t>STIs are very much stigmatised, I think that’s what the big issue is and so I think that’s why I don't think people go and get tested as much because they’re like ‘oh my god I’ve got Chlamydia and that’s so embarrassing’.</w:t>
      </w:r>
      <w:r>
        <w:t xml:space="preserve"> – Interview 3 (female, 20 years)</w:t>
      </w:r>
    </w:p>
    <w:p w14:paraId="2743F475" w14:textId="440ACD3F" w:rsidR="00516B5E" w:rsidRDefault="00516B5E" w:rsidP="00516B5E">
      <w:pPr>
        <w:rPr>
          <w:lang w:val="en-GB"/>
        </w:rPr>
      </w:pPr>
      <w:r w:rsidRPr="004E1174">
        <w:rPr>
          <w:szCs w:val="24"/>
          <w:lang w:val="en-GB"/>
        </w:rPr>
        <w:t>It was clear in the way many of the participants spoke that they were aware of the stigma associated with STI testing</w:t>
      </w:r>
      <w:r w:rsidRPr="006D204D">
        <w:rPr>
          <w:szCs w:val="24"/>
          <w:lang w:val="en-GB"/>
        </w:rPr>
        <w:t xml:space="preserve"> and so would </w:t>
      </w:r>
      <w:r>
        <w:rPr>
          <w:szCs w:val="24"/>
          <w:lang w:val="en-GB"/>
        </w:rPr>
        <w:t xml:space="preserve">avoid testing or </w:t>
      </w:r>
      <w:r w:rsidRPr="006D204D">
        <w:rPr>
          <w:szCs w:val="24"/>
          <w:lang w:val="en-GB"/>
        </w:rPr>
        <w:t>not disclose their testing activities widely</w:t>
      </w:r>
      <w:r w:rsidR="00B06878">
        <w:rPr>
          <w:szCs w:val="24"/>
          <w:lang w:val="en-GB"/>
        </w:rPr>
        <w:t>:</w:t>
      </w:r>
      <w:r w:rsidRPr="004E1174">
        <w:rPr>
          <w:szCs w:val="24"/>
          <w:lang w:val="en-GB"/>
        </w:rPr>
        <w:t xml:space="preserve"> </w:t>
      </w:r>
      <w:r w:rsidRPr="0028697B">
        <w:rPr>
          <w:i/>
          <w:lang w:val="en-GB"/>
        </w:rPr>
        <w:t>“They might think that you either have an STI or that you might be considered like a little bit of a slut because you’ve been sleeping with other people and not using protection and stuff like that. So I wouldn’t tell anybody but I guess with your close friends you know they probably know that it’s just like routine, yeah.”</w:t>
      </w:r>
      <w:r w:rsidRPr="004E1174">
        <w:rPr>
          <w:lang w:val="en-GB"/>
        </w:rPr>
        <w:t xml:space="preserve"> – Interview 21 (female, 21</w:t>
      </w:r>
      <w:r>
        <w:rPr>
          <w:lang w:val="en-GB"/>
        </w:rPr>
        <w:t xml:space="preserve"> years</w:t>
      </w:r>
      <w:r w:rsidRPr="004E1174">
        <w:rPr>
          <w:lang w:val="en-GB"/>
        </w:rPr>
        <w:t>)</w:t>
      </w:r>
    </w:p>
    <w:p w14:paraId="18E5671C" w14:textId="19DDCA93" w:rsidR="00130880" w:rsidRPr="004E1174" w:rsidRDefault="00130880" w:rsidP="00130880">
      <w:pPr>
        <w:spacing w:after="160" w:line="259" w:lineRule="auto"/>
        <w:rPr>
          <w:lang w:val="en-GB"/>
        </w:rPr>
      </w:pPr>
      <w:r w:rsidRPr="00130880">
        <w:rPr>
          <w:lang w:val="en-GB"/>
        </w:rPr>
        <w:t xml:space="preserve">Though some </w:t>
      </w:r>
      <w:r w:rsidR="006F153A">
        <w:rPr>
          <w:lang w:val="en-GB"/>
        </w:rPr>
        <w:t>participants</w:t>
      </w:r>
      <w:r w:rsidR="006F153A" w:rsidRPr="00130880">
        <w:rPr>
          <w:lang w:val="en-GB"/>
        </w:rPr>
        <w:t xml:space="preserve"> </w:t>
      </w:r>
      <w:r w:rsidRPr="00130880">
        <w:rPr>
          <w:lang w:val="en-GB"/>
        </w:rPr>
        <w:t xml:space="preserve">actively challenged this stigma: </w:t>
      </w:r>
      <w:r w:rsidRPr="00130880">
        <w:rPr>
          <w:i/>
          <w:lang w:val="en-GB"/>
        </w:rPr>
        <w:t>“It’s no different to any other sort of check-up when you go to the doctors. I think if anyone come up to me about why are you getting a check-up, it’s like well I’m the one’s that’s looking after myself and making sure that my partner’s healthy as well.”</w:t>
      </w:r>
      <w:r w:rsidRPr="00130880">
        <w:rPr>
          <w:lang w:val="en-GB"/>
        </w:rPr>
        <w:t xml:space="preserve"> – Interview 24 (male, 20 years)</w:t>
      </w:r>
    </w:p>
    <w:p w14:paraId="2E025796" w14:textId="6CB119E1" w:rsidR="00130880" w:rsidRPr="004E1174" w:rsidRDefault="00130880" w:rsidP="00516B5E">
      <w:r>
        <w:t>It should be noted that the stigma discussed by the participants was perceived stigma, rather than actual stigma, as very few had stories of actually being discriminated against due to STI testing or being diagnosed with an STI.</w:t>
      </w:r>
      <w:r w:rsidRPr="007A281A">
        <w:t xml:space="preserve"> </w:t>
      </w:r>
      <w:r w:rsidRPr="004738D8">
        <w:t xml:space="preserve">The opinions that most </w:t>
      </w:r>
      <w:r w:rsidR="006F153A">
        <w:t>participants</w:t>
      </w:r>
      <w:r w:rsidR="006F153A" w:rsidRPr="004738D8">
        <w:t xml:space="preserve"> </w:t>
      </w:r>
      <w:r w:rsidRPr="004738D8">
        <w:t xml:space="preserve">feared were those of ex, current or future partners, not </w:t>
      </w:r>
      <w:r>
        <w:t xml:space="preserve">those of </w:t>
      </w:r>
      <w:r w:rsidRPr="004738D8">
        <w:t>friends</w:t>
      </w:r>
      <w:r>
        <w:t xml:space="preserve"> or acquaintances, and o</w:t>
      </w:r>
      <w:r w:rsidRPr="004738D8">
        <w:t>ne of the most fear</w:t>
      </w:r>
      <w:r>
        <w:t>-</w:t>
      </w:r>
      <w:r w:rsidRPr="004738D8">
        <w:t xml:space="preserve">inducing consequences of having contracted </w:t>
      </w:r>
      <w:r>
        <w:t>an STI</w:t>
      </w:r>
      <w:r w:rsidRPr="004738D8">
        <w:t xml:space="preserve"> was the need to inform cur</w:t>
      </w:r>
      <w:r>
        <w:t>rent and recent sexual partners.</w:t>
      </w:r>
    </w:p>
    <w:p w14:paraId="39A72373" w14:textId="2514CAE9" w:rsidR="000240A4" w:rsidRDefault="00130880" w:rsidP="000240A4">
      <w:r>
        <w:lastRenderedPageBreak/>
        <w:t>It was encouraging to note that a</w:t>
      </w:r>
      <w:r w:rsidR="004E1174" w:rsidRPr="004E1174">
        <w:t xml:space="preserve"> small number of participants felt that stigma </w:t>
      </w:r>
      <w:r w:rsidR="00516B5E">
        <w:t>about</w:t>
      </w:r>
      <w:r>
        <w:t xml:space="preserve"> STIs </w:t>
      </w:r>
      <w:r w:rsidR="008053E8">
        <w:t>was</w:t>
      </w:r>
      <w:r w:rsidR="004738D8">
        <w:t xml:space="preserve"> reducing: </w:t>
      </w:r>
      <w:r w:rsidR="004E1174" w:rsidRPr="0028697B">
        <w:rPr>
          <w:i/>
        </w:rPr>
        <w:t>“I think like a lot of the stigmas around STIs are disappearing and that’s really cool. So I think like everyone’s kind of more aware that it’s a lot easier to contract it’s not th</w:t>
      </w:r>
      <w:r w:rsidR="00FA161C" w:rsidRPr="0028697B">
        <w:rPr>
          <w:i/>
        </w:rPr>
        <w:t xml:space="preserve">at you have to sleep with a hundred </w:t>
      </w:r>
      <w:r w:rsidR="004E1174" w:rsidRPr="0028697B">
        <w:rPr>
          <w:i/>
        </w:rPr>
        <w:t>different people to get one.”</w:t>
      </w:r>
      <w:r w:rsidR="00FA161C">
        <w:t xml:space="preserve"> – Interview 2</w:t>
      </w:r>
      <w:r w:rsidR="00B57817">
        <w:t xml:space="preserve"> (female, 23</w:t>
      </w:r>
      <w:r w:rsidR="00150D4D">
        <w:t xml:space="preserve"> years</w:t>
      </w:r>
      <w:r w:rsidR="00B57817">
        <w:t>)</w:t>
      </w:r>
    </w:p>
    <w:p w14:paraId="2A781DC2" w14:textId="5C07CABE" w:rsidR="00D12737" w:rsidRPr="000240A4" w:rsidRDefault="00F907BF" w:rsidP="000240A4">
      <w:r w:rsidRPr="00F907BF">
        <w:rPr>
          <w:b/>
          <w:sz w:val="28"/>
          <w:lang w:val="en-GB"/>
        </w:rPr>
        <w:t>Discussion</w:t>
      </w:r>
    </w:p>
    <w:p w14:paraId="7DAAD978" w14:textId="12D3CE1D" w:rsidR="00C40D0C" w:rsidRDefault="00E6017B" w:rsidP="00E6017B">
      <w:r>
        <w:rPr>
          <w:lang w:val="en-GB"/>
        </w:rPr>
        <w:t xml:space="preserve">This study </w:t>
      </w:r>
      <w:r>
        <w:t xml:space="preserve">found several barriers to STI testing which can be broadly grouped into three overall themes: personal barriers, structural barriers and social barriers. </w:t>
      </w:r>
    </w:p>
    <w:p w14:paraId="22732759" w14:textId="29B90BE3" w:rsidR="00D12737" w:rsidRDefault="00D12737" w:rsidP="00D12737">
      <w:pPr>
        <w:spacing w:after="160" w:line="259" w:lineRule="auto"/>
        <w:rPr>
          <w:lang w:val="en-GB"/>
        </w:rPr>
      </w:pPr>
      <w:r w:rsidRPr="009B29B7">
        <w:rPr>
          <w:lang w:val="en-GB"/>
        </w:rPr>
        <w:t xml:space="preserve">Most </w:t>
      </w:r>
      <w:r>
        <w:rPr>
          <w:lang w:val="en-GB"/>
        </w:rPr>
        <w:t xml:space="preserve">participants </w:t>
      </w:r>
      <w:r w:rsidRPr="009B29B7">
        <w:rPr>
          <w:lang w:val="en-GB"/>
        </w:rPr>
        <w:t>did not feel they were</w:t>
      </w:r>
      <w:r>
        <w:rPr>
          <w:lang w:val="en-GB"/>
        </w:rPr>
        <w:t xml:space="preserve"> at risk of contracting STIs</w:t>
      </w:r>
      <w:r w:rsidR="007A281A">
        <w:rPr>
          <w:lang w:val="en-GB"/>
        </w:rPr>
        <w:t xml:space="preserve"> and e</w:t>
      </w:r>
      <w:r w:rsidR="007A281A" w:rsidRPr="009B29B7">
        <w:rPr>
          <w:lang w:val="en-GB"/>
        </w:rPr>
        <w:t xml:space="preserve">ven after deciding to </w:t>
      </w:r>
      <w:r w:rsidR="00B02239">
        <w:rPr>
          <w:lang w:val="en-GB"/>
        </w:rPr>
        <w:t xml:space="preserve">have an STI </w:t>
      </w:r>
      <w:r w:rsidR="007A281A" w:rsidRPr="009B29B7">
        <w:rPr>
          <w:lang w:val="en-GB"/>
        </w:rPr>
        <w:t xml:space="preserve">test, very few believed they </w:t>
      </w:r>
      <w:r w:rsidR="007A281A">
        <w:rPr>
          <w:lang w:val="en-GB"/>
        </w:rPr>
        <w:t>would receive a positive STI test result</w:t>
      </w:r>
      <w:r w:rsidR="007A281A" w:rsidRPr="009B29B7">
        <w:rPr>
          <w:lang w:val="en-GB"/>
        </w:rPr>
        <w:t>.</w:t>
      </w:r>
      <w:r>
        <w:rPr>
          <w:lang w:val="en-GB"/>
        </w:rPr>
        <w:t xml:space="preserve"> This lack of risk perception has been reported in other studies</w:t>
      </w:r>
      <w:r w:rsidR="000240A4">
        <w:rPr>
          <w:lang w:val="en-GB"/>
        </w:rPr>
        <w:t>.</w:t>
      </w:r>
      <w:r w:rsidR="00B829B3">
        <w:rPr>
          <w:lang w:val="en-GB"/>
        </w:rPr>
        <w:fldChar w:fldCharType="begin">
          <w:fldData xml:space="preserve">PEVuZE5vdGU+PENpdGU+PEF1dGhvcj5aYWtoZXI8L0F1dGhvcj48WWVhcj4yMDA4PC9ZZWFyPjxS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</w:fldData>
        </w:fldChar>
      </w:r>
      <w:r w:rsidR="00B06878">
        <w:rPr>
          <w:lang w:val="en-GB"/>
        </w:rPr>
        <w:instrText xml:space="preserve"> ADDIN EN.CITE </w:instrText>
      </w:r>
      <w:r w:rsidR="00B06878">
        <w:rPr>
          <w:lang w:val="en-GB"/>
        </w:rPr>
        <w:fldChar w:fldCharType="begin">
          <w:fldData xml:space="preserve">PEVuZE5vdGU+PENpdGU+PEF1dGhvcj5aYWtoZXI8L0F1dGhvcj48WWVhcj4yMDA4PC9ZZWFyPjxS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</w:fldData>
        </w:fldChar>
      </w:r>
      <w:r w:rsidR="00B06878">
        <w:rPr>
          <w:lang w:val="en-GB"/>
        </w:rPr>
        <w:instrText xml:space="preserve"> ADDIN EN.CITE.DATA </w:instrText>
      </w:r>
      <w:r w:rsidR="00B06878">
        <w:rPr>
          <w:lang w:val="en-GB"/>
        </w:rPr>
      </w:r>
      <w:r w:rsidR="00B06878">
        <w:rPr>
          <w:lang w:val="en-GB"/>
        </w:rPr>
        <w:fldChar w:fldCharType="end"/>
      </w:r>
      <w:r w:rsidR="00B829B3">
        <w:rPr>
          <w:lang w:val="en-GB"/>
        </w:rPr>
      </w:r>
      <w:r w:rsidR="00B829B3">
        <w:rPr>
          <w:lang w:val="en-GB"/>
        </w:rPr>
        <w:fldChar w:fldCharType="separate"/>
      </w:r>
      <w:r w:rsidR="00B06878" w:rsidRPr="00B06878">
        <w:rPr>
          <w:noProof/>
          <w:vertAlign w:val="superscript"/>
          <w:lang w:val="en-GB"/>
        </w:rPr>
        <w:t>23-27</w:t>
      </w:r>
      <w:r w:rsidR="00B829B3">
        <w:rPr>
          <w:lang w:val="en-GB"/>
        </w:rPr>
        <w:fldChar w:fldCharType="end"/>
      </w:r>
      <w:r w:rsidRPr="006B3AAF">
        <w:rPr>
          <w:lang w:val="en-GB"/>
        </w:rPr>
        <w:t xml:space="preserve"> </w:t>
      </w:r>
      <w:r w:rsidRPr="009B29B7">
        <w:rPr>
          <w:lang w:val="en-GB"/>
        </w:rPr>
        <w:t xml:space="preserve">Participants generally felt that they could judge for themselves whether </w:t>
      </w:r>
      <w:r w:rsidR="00D962F9">
        <w:rPr>
          <w:lang w:val="en-GB"/>
        </w:rPr>
        <w:t>a sexual partner or potential partner</w:t>
      </w:r>
      <w:r w:rsidRPr="009B29B7">
        <w:rPr>
          <w:lang w:val="en-GB"/>
        </w:rPr>
        <w:t xml:space="preserve"> was “clean” or not. </w:t>
      </w:r>
      <w:r w:rsidR="00E7001D">
        <w:rPr>
          <w:lang w:val="en-GB"/>
        </w:rPr>
        <w:t>P</w:t>
      </w:r>
      <w:r w:rsidRPr="009B29B7">
        <w:rPr>
          <w:lang w:val="en-GB"/>
        </w:rPr>
        <w:t>articipants would lo</w:t>
      </w:r>
      <w:r w:rsidR="00D962F9">
        <w:rPr>
          <w:lang w:val="en-GB"/>
        </w:rPr>
        <w:t>ok for indicators of “dirtiness”</w:t>
      </w:r>
      <w:r w:rsidRPr="009B29B7">
        <w:rPr>
          <w:lang w:val="en-GB"/>
        </w:rPr>
        <w:t xml:space="preserve">, including the way </w:t>
      </w:r>
      <w:r w:rsidR="00D962F9">
        <w:rPr>
          <w:lang w:val="en-GB"/>
        </w:rPr>
        <w:t>individuals</w:t>
      </w:r>
      <w:r w:rsidRPr="009B29B7">
        <w:rPr>
          <w:lang w:val="en-GB"/>
        </w:rPr>
        <w:t xml:space="preserve"> dressed and acted. This attitude reflected that found among male students in a UK </w:t>
      </w:r>
      <w:r w:rsidR="009C3373">
        <w:rPr>
          <w:lang w:val="en-GB"/>
        </w:rPr>
        <w:t>u</w:t>
      </w:r>
      <w:r w:rsidRPr="009B29B7">
        <w:rPr>
          <w:lang w:val="en-GB"/>
        </w:rPr>
        <w:t xml:space="preserve">niversity </w:t>
      </w:r>
      <w:r w:rsidR="000240A4">
        <w:rPr>
          <w:lang w:val="en-GB"/>
        </w:rPr>
        <w:t>who</w:t>
      </w:r>
      <w:r w:rsidR="000240A4" w:rsidRPr="00D12737">
        <w:rPr>
          <w:lang w:val="en-GB"/>
        </w:rPr>
        <w:t xml:space="preserve"> maintained </w:t>
      </w:r>
      <w:r w:rsidR="000240A4">
        <w:rPr>
          <w:lang w:val="en-GB"/>
        </w:rPr>
        <w:t xml:space="preserve">that they could avoid chlamydia </w:t>
      </w:r>
      <w:r w:rsidR="000240A4" w:rsidRPr="00D12737">
        <w:rPr>
          <w:lang w:val="en-GB"/>
        </w:rPr>
        <w:t>by being wary of ‘risky types’ of women</w:t>
      </w:r>
      <w:r w:rsidR="000240A4">
        <w:rPr>
          <w:lang w:val="en-GB"/>
        </w:rPr>
        <w:t>.</w:t>
      </w:r>
      <w:r w:rsidR="00CA722E">
        <w:rPr>
          <w:lang w:val="en-GB"/>
        </w:rPr>
        <w:fldChar w:fldCharType="begin">
          <w:fldData xml:space="preserve">PEVuZE5vdGU+PENpdGU+PEF1dGhvcj5DaGF1ZGhhcnk8L0F1dGhvcj48WWVhcj4yMDA4PC9ZZWFy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</w:fldData>
        </w:fldChar>
      </w:r>
      <w:r w:rsidR="00B06878">
        <w:rPr>
          <w:lang w:val="en-GB"/>
        </w:rPr>
        <w:instrText xml:space="preserve"> ADDIN EN.CITE </w:instrText>
      </w:r>
      <w:r w:rsidR="00B06878">
        <w:rPr>
          <w:lang w:val="en-GB"/>
        </w:rPr>
        <w:fldChar w:fldCharType="begin">
          <w:fldData xml:space="preserve">PEVuZE5vdGU+PENpdGU+PEF1dGhvcj5DaGF1ZGhhcnk8L0F1dGhvcj48WWVhcj4yMDA4PC9ZZWFy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</w:fldData>
        </w:fldChar>
      </w:r>
      <w:r w:rsidR="00B06878">
        <w:rPr>
          <w:lang w:val="en-GB"/>
        </w:rPr>
        <w:instrText xml:space="preserve"> ADDIN EN.CITE.DATA </w:instrText>
      </w:r>
      <w:r w:rsidR="00B06878">
        <w:rPr>
          <w:lang w:val="en-GB"/>
        </w:rPr>
      </w:r>
      <w:r w:rsidR="00B06878">
        <w:rPr>
          <w:lang w:val="en-GB"/>
        </w:rPr>
        <w:fldChar w:fldCharType="end"/>
      </w:r>
      <w:r w:rsidR="00CA722E">
        <w:rPr>
          <w:lang w:val="en-GB"/>
        </w:rPr>
      </w:r>
      <w:r w:rsidR="00CA722E">
        <w:rPr>
          <w:lang w:val="en-GB"/>
        </w:rPr>
        <w:fldChar w:fldCharType="separate"/>
      </w:r>
      <w:r w:rsidR="00B06878" w:rsidRPr="00B06878">
        <w:rPr>
          <w:noProof/>
          <w:vertAlign w:val="superscript"/>
          <w:lang w:val="en-GB"/>
        </w:rPr>
        <w:t>28</w:t>
      </w:r>
      <w:r w:rsidR="00CA722E">
        <w:rPr>
          <w:lang w:val="en-GB"/>
        </w:rPr>
        <w:fldChar w:fldCharType="end"/>
      </w:r>
      <w:r w:rsidR="00CA722E">
        <w:rPr>
          <w:lang w:val="en-GB"/>
        </w:rPr>
        <w:t xml:space="preserve"> </w:t>
      </w:r>
      <w:r w:rsidR="00C40D0C">
        <w:rPr>
          <w:lang w:val="en-GB"/>
        </w:rPr>
        <w:t>A sense</w:t>
      </w:r>
      <w:r w:rsidR="00C40D0C" w:rsidRPr="009B29B7">
        <w:rPr>
          <w:lang w:val="en-GB"/>
        </w:rPr>
        <w:t xml:space="preserve"> of invulnerability is potentially dangerous</w:t>
      </w:r>
      <w:r w:rsidR="00C40D0C">
        <w:rPr>
          <w:lang w:val="en-GB"/>
        </w:rPr>
        <w:t xml:space="preserve"> as people will not take the necessary steps to protect themselves if they do not feel at risk</w:t>
      </w:r>
      <w:r w:rsidR="00C40D0C" w:rsidRPr="009B29B7">
        <w:rPr>
          <w:lang w:val="en-GB"/>
        </w:rPr>
        <w:t>. Making people aware of their own risk</w:t>
      </w:r>
      <w:r w:rsidR="00C40D0C">
        <w:rPr>
          <w:lang w:val="en-GB"/>
        </w:rPr>
        <w:t xml:space="preserve"> and the severity of STIs may be one way to encourage STI</w:t>
      </w:r>
      <w:r w:rsidR="00C40D0C" w:rsidRPr="009B29B7">
        <w:rPr>
          <w:lang w:val="en-GB"/>
        </w:rPr>
        <w:t xml:space="preserve"> testing in this population</w:t>
      </w:r>
      <w:r w:rsidR="001830EF">
        <w:rPr>
          <w:lang w:val="en-GB"/>
        </w:rPr>
        <w:t>.</w:t>
      </w:r>
    </w:p>
    <w:p w14:paraId="36B94C90" w14:textId="3B09C2A1" w:rsidR="005137C4" w:rsidRPr="005137C4" w:rsidRDefault="005137C4" w:rsidP="005137C4">
      <w:pPr>
        <w:spacing w:after="160" w:line="259" w:lineRule="auto"/>
        <w:rPr>
          <w:lang w:val="en-GB"/>
        </w:rPr>
      </w:pPr>
      <w:r w:rsidRPr="005137C4">
        <w:rPr>
          <w:lang w:val="en-GB"/>
        </w:rPr>
        <w:t xml:space="preserve">Many </w:t>
      </w:r>
      <w:r w:rsidR="006F153A">
        <w:rPr>
          <w:lang w:val="en-GB"/>
        </w:rPr>
        <w:t>participants</w:t>
      </w:r>
      <w:r w:rsidR="006F153A" w:rsidRPr="005137C4">
        <w:rPr>
          <w:lang w:val="en-GB"/>
        </w:rPr>
        <w:t xml:space="preserve"> </w:t>
      </w:r>
      <w:r w:rsidR="00090A6C">
        <w:rPr>
          <w:lang w:val="en-GB"/>
        </w:rPr>
        <w:t xml:space="preserve">in this study </w:t>
      </w:r>
      <w:r w:rsidRPr="005137C4">
        <w:rPr>
          <w:lang w:val="en-GB"/>
        </w:rPr>
        <w:t xml:space="preserve">had never had an HIV test even if they had been tested for chlamydia and gonorrhoea. Similar findings have been reported from other studies of this age-group and it is suggested this is because young people have not been exposed to </w:t>
      </w:r>
      <w:r w:rsidR="00754F03">
        <w:rPr>
          <w:lang w:val="en-GB"/>
        </w:rPr>
        <w:t xml:space="preserve">the </w:t>
      </w:r>
      <w:r w:rsidRPr="005137C4">
        <w:rPr>
          <w:lang w:val="en-GB"/>
        </w:rPr>
        <w:t xml:space="preserve">high-volume of public health messages about HIV as previous generations were during the initial stages of the epidemic in the 1980s and </w:t>
      </w:r>
      <w:r w:rsidR="008053E8">
        <w:rPr>
          <w:lang w:val="en-GB"/>
        </w:rPr>
        <w:t>‘</w:t>
      </w:r>
      <w:r w:rsidRPr="005137C4">
        <w:rPr>
          <w:lang w:val="en-GB"/>
        </w:rPr>
        <w:t>90s, and they have seen less HIV-associated mortality due to improvements in antiretroviral therapy</w:t>
      </w:r>
      <w:r w:rsidR="000240A4">
        <w:rPr>
          <w:lang w:val="en-GB"/>
        </w:rPr>
        <w:t>.</w:t>
      </w:r>
      <w:r w:rsidR="00CA722E">
        <w:rPr>
          <w:lang w:val="en-GB"/>
        </w:rPr>
        <w:fldChar w:fldCharType="begin"/>
      </w:r>
      <w:r w:rsidR="00B06878">
        <w:rPr>
          <w:lang w:val="en-GB"/>
        </w:rPr>
        <w:instrText xml:space="preserve"> ADDIN EN.CITE &lt;EndNote&gt;&lt;Cite&gt;&lt;Author&gt;Beltzer&lt;/Author&gt;&lt;Year&gt;2013&lt;/Year&gt;&lt;RecNum&gt;15249&lt;/RecNum&gt;&lt;DisplayText&gt;&lt;style face="superscript"&gt;29&lt;/style&gt;&lt;/DisplayText&gt;&lt;record&gt;&lt;rec-number&gt;15249&lt;/rec-number&gt;&lt;foreign-keys&gt;&lt;key app="EN" db-id="xxett0apcfsarre20do5pveetx5p02tzapze" timestamp="1475787431"&gt;15249&lt;/key&gt;&lt;/foreign-keys&gt;&lt;ref-type name="Journal Article"&gt;17&lt;/ref-type&gt;&lt;contributors&gt;&lt;authors&gt;&lt;author&gt;Beltzer, N.&lt;/author&gt;&lt;author&gt;Saboni, L.&lt;/author&gt;&lt;author&gt;Sauvage, C.&lt;/author&gt;&lt;author&gt;Lydie, N.&lt;/author&gt;&lt;author&gt;Semaille, C.&lt;/author&gt;&lt;author&gt;Warszawski, J.&lt;/author&gt;&lt;/authors&gt;&lt;/contributors&gt;&lt;auth-address&gt;Paris Region Health Observatory, Paris, France. n.beltzer@ors-idf.org&lt;/auth-address&gt;&lt;titles&gt;&lt;title&gt;An 18-year follow-up of HIV knowledge, risk perception, and practices in young adults&lt;/title&gt;&lt;secondary-title&gt;Aids&lt;/secondary-title&gt;&lt;alt-title&gt;AIDS (London, England)&lt;/alt-title&gt;&lt;/titles&gt;&lt;periodical&gt;&lt;full-title&gt;AIDS&lt;/full-title&gt;&lt;/periodical&gt;&lt;alt-periodical&gt;&lt;full-title&gt;AIDS (London, England)&lt;/full-title&gt;&lt;/alt-periodical&gt;&lt;pages&gt;1011-9&lt;/pages&gt;&lt;volume&gt;27&lt;/volume&gt;&lt;number&gt;6&lt;/number&gt;&lt;edition&gt;2013/05/24&lt;/edition&gt;&lt;keywords&gt;&lt;keyword&gt;Adolescent&lt;/keyword&gt;&lt;keyword&gt;Adult&lt;/keyword&gt;&lt;keyword&gt;Female&lt;/keyword&gt;&lt;keyword&gt;Follow-Up Studies&lt;/keyword&gt;&lt;keyword&gt;France&lt;/keyword&gt;&lt;keyword&gt;HIV Infections/*epidemiology/*prevention &amp;amp; control/transmission&lt;/keyword&gt;&lt;keyword&gt;*Health Knowledge, Attitudes, Practice&lt;/keyword&gt;&lt;keyword&gt;Humans&lt;/keyword&gt;&lt;keyword&gt;Interviews as Topic&lt;/keyword&gt;&lt;keyword&gt;Male&lt;/keyword&gt;&lt;keyword&gt;Young Adult&lt;/keyword&gt;&lt;/keywords&gt;&lt;dates&gt;&lt;year&gt;2013&lt;/year&gt;&lt;pub-dates&gt;&lt;date&gt;Mar 27&lt;/date&gt;&lt;/pub-dates&gt;&lt;/dates&gt;&lt;isbn&gt;0269-9370&lt;/isbn&gt;&lt;accession-num&gt;23698065&lt;/accession-num&gt;&lt;urls&gt;&lt;/urls&gt;&lt;electronic-resource-num&gt;10.1097/QAD.0b013e32835e1583&lt;/electronic-resource-num&gt;&lt;remote-database-provider&gt;NLM&lt;/remote-database-provider&gt;&lt;language&gt;eng&lt;/language&gt;&lt;/record&gt;&lt;/Cite&gt;&lt;/EndNote&gt;</w:instrText>
      </w:r>
      <w:r w:rsidR="00CA722E">
        <w:rPr>
          <w:lang w:val="en-GB"/>
        </w:rPr>
        <w:fldChar w:fldCharType="separate"/>
      </w:r>
      <w:r w:rsidR="00B06878" w:rsidRPr="00B06878">
        <w:rPr>
          <w:noProof/>
          <w:vertAlign w:val="superscript"/>
          <w:lang w:val="en-GB"/>
        </w:rPr>
        <w:t>29</w:t>
      </w:r>
      <w:r w:rsidR="00CA722E">
        <w:rPr>
          <w:lang w:val="en-GB"/>
        </w:rPr>
        <w:fldChar w:fldCharType="end"/>
      </w:r>
    </w:p>
    <w:p w14:paraId="69294C11" w14:textId="007C790D" w:rsidR="006A0743" w:rsidRDefault="00C40D0C" w:rsidP="00AC69FB">
      <w:pPr>
        <w:spacing w:after="160" w:line="259" w:lineRule="auto"/>
        <w:contextualSpacing/>
        <w:rPr>
          <w:lang w:val="en-GB"/>
        </w:rPr>
      </w:pPr>
      <w:r>
        <w:rPr>
          <w:lang w:val="en-GB"/>
        </w:rPr>
        <w:t xml:space="preserve">Like other studies, we found that prior to a first test, </w:t>
      </w:r>
      <w:r w:rsidR="005137C4">
        <w:rPr>
          <w:lang w:val="en-GB"/>
        </w:rPr>
        <w:t>males expected the STI test to involve a</w:t>
      </w:r>
      <w:r w:rsidR="00E7001D" w:rsidRPr="00084A33">
        <w:rPr>
          <w:lang w:val="en-GB"/>
        </w:rPr>
        <w:t xml:space="preserve"> urethral swab</w:t>
      </w:r>
      <w:r>
        <w:rPr>
          <w:lang w:val="en-GB"/>
        </w:rPr>
        <w:t xml:space="preserve"> and be a painful experience</w:t>
      </w:r>
      <w:r w:rsidR="000240A4">
        <w:rPr>
          <w:lang w:val="en-GB"/>
        </w:rPr>
        <w:t>.</w:t>
      </w:r>
      <w:r w:rsidR="00D6184F">
        <w:rPr>
          <w:lang w:val="en-GB"/>
        </w:rPr>
        <w:fldChar w:fldCharType="begin">
          <w:fldData xml:space="preserve">PEVuZE5vdGU+PENpdGU+PEF1dGhvcj5CbGFrZTwvQXV0aG9yPjxZZWFyPjIwMDM8L1llYXI+PFJl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</w:fldData>
        </w:fldChar>
      </w:r>
      <w:r w:rsidR="00B06878">
        <w:rPr>
          <w:lang w:val="en-GB"/>
        </w:rPr>
        <w:instrText xml:space="preserve"> ADDIN EN.CITE </w:instrText>
      </w:r>
      <w:r w:rsidR="00B06878">
        <w:rPr>
          <w:lang w:val="en-GB"/>
        </w:rPr>
        <w:fldChar w:fldCharType="begin">
          <w:fldData xml:space="preserve">PEVuZE5vdGU+PENpdGU+PEF1dGhvcj5CbGFrZTwvQXV0aG9yPjxZZWFyPjIwMDM8L1llYXI+PFJl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</w:fldData>
        </w:fldChar>
      </w:r>
      <w:r w:rsidR="00B06878">
        <w:rPr>
          <w:lang w:val="en-GB"/>
        </w:rPr>
        <w:instrText xml:space="preserve"> ADDIN EN.CITE.DATA </w:instrText>
      </w:r>
      <w:r w:rsidR="00B06878">
        <w:rPr>
          <w:lang w:val="en-GB"/>
        </w:rPr>
      </w:r>
      <w:r w:rsidR="00B06878">
        <w:rPr>
          <w:lang w:val="en-GB"/>
        </w:rPr>
        <w:fldChar w:fldCharType="end"/>
      </w:r>
      <w:r w:rsidR="00D6184F">
        <w:rPr>
          <w:lang w:val="en-GB"/>
        </w:rPr>
      </w:r>
      <w:r w:rsidR="00D6184F">
        <w:rPr>
          <w:lang w:val="en-GB"/>
        </w:rPr>
        <w:fldChar w:fldCharType="separate"/>
      </w:r>
      <w:r w:rsidR="00B06878" w:rsidRPr="00B06878">
        <w:rPr>
          <w:noProof/>
          <w:vertAlign w:val="superscript"/>
          <w:lang w:val="en-GB"/>
        </w:rPr>
        <w:t>28, 30-32</w:t>
      </w:r>
      <w:r w:rsidR="00D6184F">
        <w:rPr>
          <w:lang w:val="en-GB"/>
        </w:rPr>
        <w:fldChar w:fldCharType="end"/>
      </w:r>
      <w:r w:rsidR="00E7001D" w:rsidRPr="00084A33">
        <w:rPr>
          <w:lang w:val="en-GB"/>
        </w:rPr>
        <w:t xml:space="preserve"> </w:t>
      </w:r>
      <w:r w:rsidR="0094497D">
        <w:rPr>
          <w:lang w:val="en-GB"/>
        </w:rPr>
        <w:t>Although this</w:t>
      </w:r>
      <w:r w:rsidR="00E7001D" w:rsidRPr="00084A33">
        <w:rPr>
          <w:lang w:val="en-GB"/>
        </w:rPr>
        <w:t xml:space="preserve"> expectation </w:t>
      </w:r>
      <w:r w:rsidR="0094497D">
        <w:rPr>
          <w:lang w:val="en-GB"/>
        </w:rPr>
        <w:t xml:space="preserve">had initially </w:t>
      </w:r>
      <w:r w:rsidR="00E7001D" w:rsidRPr="00084A33">
        <w:rPr>
          <w:lang w:val="en-GB"/>
        </w:rPr>
        <w:t xml:space="preserve">prevented </w:t>
      </w:r>
      <w:r w:rsidR="005137C4">
        <w:rPr>
          <w:lang w:val="en-GB"/>
        </w:rPr>
        <w:t xml:space="preserve">some </w:t>
      </w:r>
      <w:r w:rsidR="007A281A">
        <w:rPr>
          <w:lang w:val="en-GB"/>
        </w:rPr>
        <w:t>males from attending for a</w:t>
      </w:r>
      <w:r w:rsidR="00B02239">
        <w:rPr>
          <w:lang w:val="en-GB"/>
        </w:rPr>
        <w:t>n STI</w:t>
      </w:r>
      <w:r w:rsidR="007A281A">
        <w:rPr>
          <w:lang w:val="en-GB"/>
        </w:rPr>
        <w:t xml:space="preserve"> test</w:t>
      </w:r>
      <w:r w:rsidR="00B75BA4" w:rsidRPr="00AC69FB">
        <w:t>, most participants reported that these fears were allevia</w:t>
      </w:r>
      <w:r w:rsidR="0094497D">
        <w:t>t</w:t>
      </w:r>
      <w:r w:rsidR="00082DC2">
        <w:t xml:space="preserve">ed at their first consultation and </w:t>
      </w:r>
      <w:r w:rsidR="00B75BA4" w:rsidRPr="00AC69FB">
        <w:t xml:space="preserve">they </w:t>
      </w:r>
      <w:r w:rsidR="00082DC2">
        <w:t>became</w:t>
      </w:r>
      <w:r w:rsidR="00B75BA4" w:rsidRPr="00AC69FB">
        <w:t xml:space="preserve"> more pro</w:t>
      </w:r>
      <w:r w:rsidR="00B75BA4">
        <w:t>-</w:t>
      </w:r>
      <w:r w:rsidR="00B75BA4" w:rsidRPr="00AC69FB">
        <w:t xml:space="preserve">active about </w:t>
      </w:r>
      <w:r w:rsidR="0094497D">
        <w:t>re-</w:t>
      </w:r>
      <w:r w:rsidR="00B75BA4" w:rsidRPr="00AC69FB">
        <w:t xml:space="preserve">attending for </w:t>
      </w:r>
      <w:r w:rsidR="00B75BA4">
        <w:t xml:space="preserve">STI </w:t>
      </w:r>
      <w:r w:rsidR="00B75BA4" w:rsidRPr="00AC69FB">
        <w:t>testing.</w:t>
      </w:r>
      <w:r w:rsidR="00B75BA4">
        <w:t xml:space="preserve"> </w:t>
      </w:r>
      <w:r w:rsidR="0094497D">
        <w:t>Current</w:t>
      </w:r>
      <w:r w:rsidR="00E7001D">
        <w:rPr>
          <w:lang w:val="en-GB"/>
        </w:rPr>
        <w:t xml:space="preserve"> </w:t>
      </w:r>
      <w:r w:rsidR="0094497D">
        <w:rPr>
          <w:lang w:val="en-GB"/>
        </w:rPr>
        <w:t>laboratory diagnostic techniques allow</w:t>
      </w:r>
      <w:r w:rsidR="00E7001D">
        <w:rPr>
          <w:lang w:val="en-GB"/>
        </w:rPr>
        <w:t xml:space="preserve"> for </w:t>
      </w:r>
      <w:r w:rsidR="007A281A">
        <w:rPr>
          <w:lang w:val="en-GB"/>
        </w:rPr>
        <w:t>urine tests to be used for</w:t>
      </w:r>
      <w:r w:rsidR="0094497D">
        <w:rPr>
          <w:lang w:val="en-GB"/>
        </w:rPr>
        <w:t xml:space="preserve"> </w:t>
      </w:r>
      <w:r w:rsidR="0094497D" w:rsidRPr="0094497D">
        <w:rPr>
          <w:i/>
          <w:lang w:val="en-GB"/>
        </w:rPr>
        <w:t>C. trachomatis</w:t>
      </w:r>
      <w:r w:rsidR="0094497D">
        <w:rPr>
          <w:lang w:val="en-GB"/>
        </w:rPr>
        <w:t xml:space="preserve"> and </w:t>
      </w:r>
      <w:r w:rsidR="0094497D" w:rsidRPr="0094497D">
        <w:rPr>
          <w:i/>
          <w:lang w:val="en-GB"/>
        </w:rPr>
        <w:t>N. gonorrhoeae</w:t>
      </w:r>
      <w:r w:rsidR="0094497D">
        <w:rPr>
          <w:lang w:val="en-GB"/>
        </w:rPr>
        <w:t xml:space="preserve"> testing in</w:t>
      </w:r>
      <w:r w:rsidR="007A281A">
        <w:rPr>
          <w:lang w:val="en-GB"/>
        </w:rPr>
        <w:t xml:space="preserve"> </w:t>
      </w:r>
      <w:r w:rsidR="00082DC2">
        <w:rPr>
          <w:lang w:val="en-GB"/>
        </w:rPr>
        <w:t>asymptomatic men. However</w:t>
      </w:r>
      <w:r w:rsidR="0094497D">
        <w:rPr>
          <w:lang w:val="en-GB"/>
        </w:rPr>
        <w:t>, several</w:t>
      </w:r>
      <w:r w:rsidR="003D507B">
        <w:rPr>
          <w:lang w:val="en-GB"/>
        </w:rPr>
        <w:t xml:space="preserve"> m</w:t>
      </w:r>
      <w:r w:rsidR="00642E2A">
        <w:rPr>
          <w:lang w:val="en-GB"/>
        </w:rPr>
        <w:t xml:space="preserve">ales </w:t>
      </w:r>
      <w:r w:rsidR="0094497D">
        <w:rPr>
          <w:lang w:val="en-GB"/>
        </w:rPr>
        <w:t xml:space="preserve">in this study </w:t>
      </w:r>
      <w:r w:rsidR="00642E2A">
        <w:rPr>
          <w:lang w:val="en-GB"/>
        </w:rPr>
        <w:t>reported experiencing different types of tests on different occasions (even when asymptomatic)</w:t>
      </w:r>
      <w:r w:rsidR="00FF3D40">
        <w:rPr>
          <w:lang w:val="en-GB"/>
        </w:rPr>
        <w:t xml:space="preserve"> which led to confusion and </w:t>
      </w:r>
      <w:r w:rsidR="005137C4">
        <w:rPr>
          <w:lang w:val="en-GB"/>
        </w:rPr>
        <w:t xml:space="preserve">renewed </w:t>
      </w:r>
      <w:r w:rsidR="00FF3D40">
        <w:rPr>
          <w:lang w:val="en-GB"/>
        </w:rPr>
        <w:t xml:space="preserve">anxiety about what to expect. </w:t>
      </w:r>
      <w:r w:rsidR="001F675A">
        <w:rPr>
          <w:lang w:val="en-GB"/>
        </w:rPr>
        <w:t>This suggests that s</w:t>
      </w:r>
      <w:r w:rsidR="00FF3D40" w:rsidRPr="007A281A">
        <w:rPr>
          <w:lang w:val="en-GB"/>
        </w:rPr>
        <w:t xml:space="preserve">tandardising care </w:t>
      </w:r>
      <w:r w:rsidR="001F675A">
        <w:rPr>
          <w:lang w:val="en-GB"/>
        </w:rPr>
        <w:t xml:space="preserve">so that </w:t>
      </w:r>
      <w:r w:rsidR="008053E8">
        <w:rPr>
          <w:lang w:val="en-GB"/>
        </w:rPr>
        <w:t>only</w:t>
      </w:r>
      <w:r w:rsidR="001F675A">
        <w:rPr>
          <w:lang w:val="en-GB"/>
        </w:rPr>
        <w:t xml:space="preserve"> urine tests </w:t>
      </w:r>
      <w:r w:rsidR="008053E8">
        <w:rPr>
          <w:lang w:val="en-GB"/>
        </w:rPr>
        <w:t xml:space="preserve">are used </w:t>
      </w:r>
      <w:r w:rsidR="001F675A">
        <w:rPr>
          <w:lang w:val="en-GB"/>
        </w:rPr>
        <w:t>for</w:t>
      </w:r>
      <w:r w:rsidR="008053E8">
        <w:rPr>
          <w:lang w:val="en-GB"/>
        </w:rPr>
        <w:t xml:space="preserve"> asymptomatic</w:t>
      </w:r>
      <w:r w:rsidR="001F675A">
        <w:rPr>
          <w:lang w:val="en-GB"/>
        </w:rPr>
        <w:t xml:space="preserve"> males </w:t>
      </w:r>
      <w:r w:rsidR="00FF3D40" w:rsidRPr="007A281A">
        <w:rPr>
          <w:lang w:val="en-GB"/>
        </w:rPr>
        <w:t>may result in less confusion</w:t>
      </w:r>
      <w:r w:rsidR="00FF3D40">
        <w:rPr>
          <w:lang w:val="en-GB"/>
        </w:rPr>
        <w:t xml:space="preserve"> and increased healthcare-seeking</w:t>
      </w:r>
      <w:r w:rsidR="00FF3D40" w:rsidRPr="007A281A">
        <w:rPr>
          <w:lang w:val="en-GB"/>
        </w:rPr>
        <w:t>.</w:t>
      </w:r>
    </w:p>
    <w:p w14:paraId="70582467" w14:textId="77777777" w:rsidR="00AC69FB" w:rsidRDefault="00AC69FB" w:rsidP="00AC69FB">
      <w:pPr>
        <w:spacing w:after="160" w:line="259" w:lineRule="auto"/>
        <w:contextualSpacing/>
        <w:rPr>
          <w:lang w:val="en-GB"/>
        </w:rPr>
      </w:pPr>
    </w:p>
    <w:p w14:paraId="51A6F1E7" w14:textId="5089DFBC" w:rsidR="005137C4" w:rsidRDefault="005137C4" w:rsidP="005137C4">
      <w:pPr>
        <w:spacing w:after="160" w:line="259" w:lineRule="auto"/>
        <w:contextualSpacing/>
        <w:rPr>
          <w:lang w:val="en-GB"/>
        </w:rPr>
      </w:pPr>
      <w:r>
        <w:rPr>
          <w:lang w:val="en-GB"/>
        </w:rPr>
        <w:t xml:space="preserve">Being too busy was </w:t>
      </w:r>
      <w:r w:rsidR="00082DC2">
        <w:rPr>
          <w:lang w:val="en-GB"/>
        </w:rPr>
        <w:t>a reason for some participants to put</w:t>
      </w:r>
      <w:r w:rsidRPr="0071314A">
        <w:rPr>
          <w:lang w:val="en-GB"/>
        </w:rPr>
        <w:t xml:space="preserve"> off seeking an STI test. This </w:t>
      </w:r>
      <w:r>
        <w:rPr>
          <w:lang w:val="en-GB"/>
        </w:rPr>
        <w:t>finding indicates that STI testing i</w:t>
      </w:r>
      <w:r w:rsidRPr="0071314A">
        <w:rPr>
          <w:lang w:val="en-GB"/>
        </w:rPr>
        <w:t>sn’t a priority for these individuals</w:t>
      </w:r>
      <w:r w:rsidR="00C61273">
        <w:rPr>
          <w:lang w:val="en-GB"/>
        </w:rPr>
        <w:t xml:space="preserve"> and</w:t>
      </w:r>
      <w:r w:rsidR="009178EC">
        <w:rPr>
          <w:lang w:val="en-GB"/>
        </w:rPr>
        <w:t xml:space="preserve"> links with </w:t>
      </w:r>
      <w:r w:rsidRPr="0071314A">
        <w:rPr>
          <w:lang w:val="en-GB"/>
        </w:rPr>
        <w:t xml:space="preserve">the </w:t>
      </w:r>
      <w:r>
        <w:rPr>
          <w:lang w:val="en-GB"/>
        </w:rPr>
        <w:t>sub-</w:t>
      </w:r>
      <w:r w:rsidRPr="0071314A">
        <w:rPr>
          <w:lang w:val="en-GB"/>
        </w:rPr>
        <w:t xml:space="preserve">themes of underestimating risk or perceiving STIs as not serious. </w:t>
      </w:r>
      <w:r>
        <w:rPr>
          <w:lang w:val="en-GB"/>
        </w:rPr>
        <w:t xml:space="preserve">Offering testing as part of a clinical consultation for another reason may be one method of circumnavigating this issue, as the individual has already attended for a health issue they do see as a priority. Opportunistic testing </w:t>
      </w:r>
      <w:r w:rsidRPr="0071314A">
        <w:rPr>
          <w:lang w:val="en-GB"/>
        </w:rPr>
        <w:t xml:space="preserve">for chlamydia </w:t>
      </w:r>
      <w:r>
        <w:rPr>
          <w:lang w:val="en-GB"/>
        </w:rPr>
        <w:t>is recommended</w:t>
      </w:r>
      <w:r w:rsidRPr="0071314A">
        <w:t xml:space="preserve"> </w:t>
      </w:r>
      <w:r>
        <w:rPr>
          <w:lang w:val="en-GB"/>
        </w:rPr>
        <w:t>i</w:t>
      </w:r>
      <w:r w:rsidRPr="0071314A">
        <w:rPr>
          <w:lang w:val="en-GB"/>
        </w:rPr>
        <w:t>n New Zealand for all sexually active people aged under 25 years</w:t>
      </w:r>
      <w:r w:rsidR="000240A4">
        <w:rPr>
          <w:lang w:val="en-GB"/>
        </w:rPr>
        <w:t>.</w:t>
      </w:r>
      <w:r w:rsidR="008D1861">
        <w:rPr>
          <w:lang w:val="en-GB"/>
        </w:rPr>
        <w:fldChar w:fldCharType="begin"/>
      </w:r>
      <w:r w:rsidR="008D1861">
        <w:rPr>
          <w:lang w:val="en-GB"/>
        </w:rPr>
        <w:instrText xml:space="preserve"> ADDIN EN.CITE &lt;EndNote&gt;&lt;Cite&gt;&lt;Year&gt;2015&lt;/Year&gt;&lt;RecNum&gt;15799&lt;/RecNum&gt;&lt;DisplayText&gt;&lt;style face="superscript"&gt;18&lt;/style&gt;&lt;/DisplayText&gt;&lt;record&gt;&lt;rec-number&gt;15799&lt;/rec-number&gt;&lt;foreign-keys&gt;&lt;key app="EN" db-id="xxett0apcfsarre20do5pveetx5p02tzapze" timestamp="1486772387"&gt;15799&lt;/key&gt;&lt;/foreign-keys&gt;&lt;ref-type name="Report"&gt;27&lt;/ref-type&gt;&lt;contributors&gt;&lt;/contributors&gt;&lt;titles&gt;&lt;title&gt;NZSHS. Chlamydia Management Guidelines&lt;/title&gt;&lt;short-title&gt;NZSHS&lt;/short-title&gt;&lt;/titles&gt;&lt;dates&gt;&lt;year&gt;2015&lt;/year&gt;&lt;/dates&gt;&lt;pub-location&gt;Wellington, New Zealand&lt;/pub-location&gt;&lt;publisher&gt;Ministry of Health&lt;/publisher&gt;&lt;urls&gt;&lt;/urls&gt;&lt;/record&gt;&lt;/Cite&gt;&lt;/EndNote&gt;</w:instrText>
      </w:r>
      <w:r w:rsidR="008D1861">
        <w:rPr>
          <w:lang w:val="en-GB"/>
        </w:rPr>
        <w:fldChar w:fldCharType="separate"/>
      </w:r>
      <w:r w:rsidR="008D1861" w:rsidRPr="008D1861">
        <w:rPr>
          <w:noProof/>
          <w:vertAlign w:val="superscript"/>
          <w:lang w:val="en-GB"/>
        </w:rPr>
        <w:t>18</w:t>
      </w:r>
      <w:r w:rsidR="008D1861">
        <w:rPr>
          <w:lang w:val="en-GB"/>
        </w:rPr>
        <w:fldChar w:fldCharType="end"/>
      </w:r>
      <w:r w:rsidR="00DA41AA">
        <w:rPr>
          <w:lang w:val="en-GB"/>
        </w:rPr>
        <w:t xml:space="preserve"> T</w:t>
      </w:r>
      <w:r>
        <w:rPr>
          <w:lang w:val="en-GB"/>
        </w:rPr>
        <w:t>he fin</w:t>
      </w:r>
      <w:r w:rsidR="00DA41AA">
        <w:rPr>
          <w:lang w:val="en-GB"/>
        </w:rPr>
        <w:t>dings of this study support this recommendation</w:t>
      </w:r>
      <w:r>
        <w:rPr>
          <w:lang w:val="en-GB"/>
        </w:rPr>
        <w:t>.</w:t>
      </w:r>
    </w:p>
    <w:p w14:paraId="0C9B12A0" w14:textId="77777777" w:rsidR="005137C4" w:rsidRPr="0071314A" w:rsidRDefault="005137C4" w:rsidP="005137C4">
      <w:pPr>
        <w:spacing w:after="160" w:line="259" w:lineRule="auto"/>
        <w:contextualSpacing/>
        <w:rPr>
          <w:lang w:val="en-GB"/>
        </w:rPr>
      </w:pPr>
    </w:p>
    <w:p w14:paraId="34262BB0" w14:textId="36E2B8A3" w:rsidR="00AC69FB" w:rsidRDefault="00D962F9" w:rsidP="00154774">
      <w:pPr>
        <w:spacing w:after="160" w:line="259" w:lineRule="auto"/>
        <w:contextualSpacing/>
        <w:rPr>
          <w:lang w:val="en-GB"/>
        </w:rPr>
      </w:pPr>
      <w:r>
        <w:t>The cost of STI testing was frequently mentioned as a barrier. However, t</w:t>
      </w:r>
      <w:r w:rsidR="00AC69FB" w:rsidRPr="00D85A13">
        <w:t>here seemed to be a dichotomy between regular low-risk testing and testing because</w:t>
      </w:r>
      <w:r>
        <w:t xml:space="preserve"> they perceived to be a problem</w:t>
      </w:r>
      <w:r w:rsidR="00AC69FB" w:rsidRPr="00D85A13">
        <w:t xml:space="preserve"> </w:t>
      </w:r>
      <w:r w:rsidR="00AC69FB" w:rsidRPr="00D85A13">
        <w:lastRenderedPageBreak/>
        <w:t>whi</w:t>
      </w:r>
      <w:r w:rsidR="00AC69FB">
        <w:t xml:space="preserve">ch was seen as worth </w:t>
      </w:r>
      <w:r w:rsidR="00445F90">
        <w:t>paying a</w:t>
      </w:r>
      <w:r>
        <w:t xml:space="preserve"> fee</w:t>
      </w:r>
      <w:r w:rsidR="00AC69FB">
        <w:t>. Given that most individuals fail to accurately assess their risk, this has serious implications for</w:t>
      </w:r>
      <w:r w:rsidR="00AC69FB" w:rsidRPr="00D85A13">
        <w:t xml:space="preserve"> </w:t>
      </w:r>
      <w:r w:rsidR="00AC69FB">
        <w:t>identifying</w:t>
      </w:r>
      <w:r w:rsidR="00AC69FB" w:rsidRPr="00D85A13">
        <w:t xml:space="preserve"> untreated </w:t>
      </w:r>
      <w:r w:rsidR="00AC69FB">
        <w:t>infection</w:t>
      </w:r>
      <w:r w:rsidR="00AC69FB" w:rsidRPr="00D85A13">
        <w:t xml:space="preserve"> in the community</w:t>
      </w:r>
      <w:r w:rsidR="00AC69FB">
        <w:t xml:space="preserve">. </w:t>
      </w:r>
      <w:r w:rsidR="00345A6C">
        <w:t xml:space="preserve">In New Zealand, </w:t>
      </w:r>
      <w:r w:rsidR="003B02A9">
        <w:t xml:space="preserve">sexual health clinics </w:t>
      </w:r>
      <w:r w:rsidR="003B02A9" w:rsidRPr="00345A6C">
        <w:t>are publically-funded and provide fr</w:t>
      </w:r>
      <w:r w:rsidR="003B02A9">
        <w:t>ee tests and treatment for STIs</w:t>
      </w:r>
      <w:r w:rsidR="003B02A9" w:rsidRPr="00345A6C">
        <w:t>.</w:t>
      </w:r>
      <w:r w:rsidR="003B02A9">
        <w:t xml:space="preserve"> However,</w:t>
      </w:r>
      <w:r w:rsidR="003B02A9" w:rsidRPr="00345A6C">
        <w:t xml:space="preserve"> </w:t>
      </w:r>
      <w:r w:rsidR="00345A6C" w:rsidRPr="00345A6C">
        <w:t>GP visits are only partly subsidised by the government, meaning patients are often required to make a co-payment for services</w:t>
      </w:r>
      <w:r w:rsidR="003B02A9">
        <w:t xml:space="preserve">. </w:t>
      </w:r>
      <w:r w:rsidR="00345A6C">
        <w:t>F</w:t>
      </w:r>
      <w:r w:rsidR="00345A6C" w:rsidRPr="00345A6C">
        <w:t xml:space="preserve">unding for free sexual health consultations </w:t>
      </w:r>
      <w:r w:rsidR="003B02A9">
        <w:t xml:space="preserve">with GPs </w:t>
      </w:r>
      <w:r w:rsidR="00345A6C" w:rsidRPr="00345A6C">
        <w:t xml:space="preserve">is irregular and depends on </w:t>
      </w:r>
      <w:r w:rsidR="00345A6C">
        <w:t xml:space="preserve">the </w:t>
      </w:r>
      <w:r w:rsidR="00345A6C" w:rsidRPr="00345A6C">
        <w:t>D</w:t>
      </w:r>
      <w:r w:rsidR="00345A6C">
        <w:t xml:space="preserve">istrict </w:t>
      </w:r>
      <w:r w:rsidR="00345A6C" w:rsidRPr="00345A6C">
        <w:t>H</w:t>
      </w:r>
      <w:r w:rsidR="00345A6C">
        <w:t xml:space="preserve">ealth </w:t>
      </w:r>
      <w:r w:rsidR="00345A6C" w:rsidRPr="00345A6C">
        <w:t>B</w:t>
      </w:r>
      <w:r w:rsidR="00345A6C">
        <w:t>oard</w:t>
      </w:r>
      <w:r w:rsidR="00345A6C" w:rsidRPr="00345A6C">
        <w:t>, individual Primary Health Organisation and practice decisions.</w:t>
      </w:r>
      <w:r w:rsidR="00345A6C">
        <w:t xml:space="preserve"> The university clinic from where the participants of this study were recruited provided free </w:t>
      </w:r>
      <w:r w:rsidR="00345A6C" w:rsidRPr="00345A6C">
        <w:t xml:space="preserve">sexual health consultations </w:t>
      </w:r>
      <w:r w:rsidR="00345A6C">
        <w:t>for domestic</w:t>
      </w:r>
      <w:r w:rsidR="003B02A9">
        <w:t>,</w:t>
      </w:r>
      <w:r w:rsidR="00345A6C">
        <w:t xml:space="preserve"> but not international</w:t>
      </w:r>
      <w:r w:rsidR="003B02A9">
        <w:t>,</w:t>
      </w:r>
      <w:r w:rsidR="00345A6C">
        <w:t xml:space="preserve"> students. </w:t>
      </w:r>
      <w:r w:rsidR="00445F90">
        <w:t>P</w:t>
      </w:r>
      <w:r w:rsidR="00375AA5">
        <w:t>revious research in New Zealand showed that introducing free sexual health GP consultations for under-25 year olds significantly increased the number of people attending for an STI test, as well as the number of chlamydia infections diagnosed</w:t>
      </w:r>
      <w:r w:rsidR="000240A4">
        <w:t>.</w:t>
      </w:r>
      <w:r w:rsidR="00483CF7">
        <w:fldChar w:fldCharType="begin">
          <w:fldData xml:space="preserve">PEVuZE5vdGU+PENpdGU+PEF1dGhvcj5Nb3JnYW48L0F1dGhvcj48WWVhcj4yMDA5PC9ZZWFyPjxS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=
</w:fldData>
        </w:fldChar>
      </w:r>
      <w:r w:rsidR="00B06878">
        <w:instrText xml:space="preserve"> ADDIN EN.CITE </w:instrText>
      </w:r>
      <w:r w:rsidR="00B06878">
        <w:fldChar w:fldCharType="begin">
          <w:fldData xml:space="preserve">PEVuZE5vdGU+PENpdGU+PEF1dGhvcj5Nb3JnYW48L0F1dGhvcj48WWVhcj4yMDA5PC9ZZWFyPjxS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=
</w:fldData>
        </w:fldChar>
      </w:r>
      <w:r w:rsidR="00B06878">
        <w:instrText xml:space="preserve"> ADDIN EN.CITE.DATA </w:instrText>
      </w:r>
      <w:r w:rsidR="00B06878">
        <w:fldChar w:fldCharType="end"/>
      </w:r>
      <w:r w:rsidR="00483CF7">
        <w:fldChar w:fldCharType="separate"/>
      </w:r>
      <w:r w:rsidR="00B06878" w:rsidRPr="00B06878">
        <w:rPr>
          <w:noProof/>
          <w:vertAlign w:val="superscript"/>
        </w:rPr>
        <w:t>33</w:t>
      </w:r>
      <w:r w:rsidR="00483CF7">
        <w:fldChar w:fldCharType="end"/>
      </w:r>
      <w:r w:rsidR="00AC69FB" w:rsidRPr="00B868CD">
        <w:t xml:space="preserve"> </w:t>
      </w:r>
      <w:r w:rsidR="00613442">
        <w:rPr>
          <w:lang w:val="en-GB"/>
        </w:rPr>
        <w:t>H</w:t>
      </w:r>
      <w:r w:rsidR="00AC69FB" w:rsidRPr="00B868CD">
        <w:rPr>
          <w:lang w:val="en-GB"/>
        </w:rPr>
        <w:t xml:space="preserve">ealth providers </w:t>
      </w:r>
      <w:r w:rsidR="00613442">
        <w:rPr>
          <w:lang w:val="en-GB"/>
        </w:rPr>
        <w:t xml:space="preserve">need to be </w:t>
      </w:r>
      <w:r w:rsidR="00AC69FB" w:rsidRPr="00B868CD">
        <w:rPr>
          <w:lang w:val="en-GB"/>
        </w:rPr>
        <w:t xml:space="preserve">aware that the fees associated with STI testing </w:t>
      </w:r>
      <w:r w:rsidR="00613442">
        <w:rPr>
          <w:lang w:val="en-GB"/>
        </w:rPr>
        <w:t xml:space="preserve">may reduce </w:t>
      </w:r>
      <w:r w:rsidR="00AC69FB" w:rsidRPr="00B868CD">
        <w:rPr>
          <w:lang w:val="en-GB"/>
        </w:rPr>
        <w:t>regular check-ups in the a</w:t>
      </w:r>
      <w:r w:rsidR="00AC69FB">
        <w:rPr>
          <w:lang w:val="en-GB"/>
        </w:rPr>
        <w:t xml:space="preserve">bsence of symptoms, and </w:t>
      </w:r>
      <w:r w:rsidR="00613442">
        <w:rPr>
          <w:lang w:val="en-GB"/>
        </w:rPr>
        <w:t xml:space="preserve">aim </w:t>
      </w:r>
      <w:r w:rsidR="00AC69FB">
        <w:rPr>
          <w:lang w:val="en-GB"/>
        </w:rPr>
        <w:t>to provide free services as widely as possible.</w:t>
      </w:r>
    </w:p>
    <w:p w14:paraId="3766D52E" w14:textId="77777777" w:rsidR="000372D4" w:rsidRDefault="000372D4" w:rsidP="00154774">
      <w:pPr>
        <w:spacing w:after="160" w:line="259" w:lineRule="auto"/>
        <w:contextualSpacing/>
        <w:rPr>
          <w:lang w:val="en-GB"/>
        </w:rPr>
      </w:pPr>
    </w:p>
    <w:p w14:paraId="7F0D222B" w14:textId="5907E9E8" w:rsidR="00AC69FB" w:rsidRPr="0071314A" w:rsidRDefault="000372D4" w:rsidP="005137C4">
      <w:pPr>
        <w:rPr>
          <w:lang w:val="en-GB"/>
        </w:rPr>
      </w:pPr>
      <w:r>
        <w:t>Additional s</w:t>
      </w:r>
      <w:r w:rsidRPr="005C5506">
        <w:t>tructural</w:t>
      </w:r>
      <w:r w:rsidRPr="00554F04">
        <w:t xml:space="preserve"> barriers to </w:t>
      </w:r>
      <w:r w:rsidR="00B02239">
        <w:t xml:space="preserve">STI </w:t>
      </w:r>
      <w:r w:rsidRPr="00554F04">
        <w:t>testing includ</w:t>
      </w:r>
      <w:r w:rsidR="00BB1D5E">
        <w:t>ed</w:t>
      </w:r>
      <w:r w:rsidRPr="00554F04">
        <w:t xml:space="preserve"> difficulty booking a timely appointment, </w:t>
      </w:r>
      <w:r>
        <w:t xml:space="preserve">having a </w:t>
      </w:r>
      <w:r w:rsidRPr="00554F04">
        <w:t xml:space="preserve">separate location for blood draws, </w:t>
      </w:r>
      <w:r w:rsidR="005C196C">
        <w:t xml:space="preserve">and </w:t>
      </w:r>
      <w:r w:rsidRPr="00554F04">
        <w:t xml:space="preserve">the gender of the health professional. Although these factors were </w:t>
      </w:r>
      <w:r w:rsidR="00BB1D5E">
        <w:t>offered</w:t>
      </w:r>
      <w:r w:rsidRPr="00554F04">
        <w:t xml:space="preserve"> </w:t>
      </w:r>
      <w:r w:rsidR="00BB1D5E">
        <w:t>as</w:t>
      </w:r>
      <w:r w:rsidR="00BB1D5E" w:rsidRPr="00554F04">
        <w:t xml:space="preserve"> </w:t>
      </w:r>
      <w:r w:rsidRPr="00554F04">
        <w:t>barriers, in many cases the</w:t>
      </w:r>
      <w:r w:rsidR="00BB1D5E">
        <w:t xml:space="preserve"> </w:t>
      </w:r>
      <w:r w:rsidRPr="00554F04">
        <w:t>participa</w:t>
      </w:r>
      <w:r>
        <w:t xml:space="preserve">nts </w:t>
      </w:r>
      <w:r w:rsidR="00BB1D5E">
        <w:t>had still chosen to present for STI testing</w:t>
      </w:r>
      <w:r>
        <w:t>.</w:t>
      </w:r>
      <w:r w:rsidR="00754F03">
        <w:t xml:space="preserve"> </w:t>
      </w:r>
      <w:r w:rsidR="00910D8D">
        <w:rPr>
          <w:lang w:val="en-GB"/>
        </w:rPr>
        <w:t xml:space="preserve">Patient-doctor </w:t>
      </w:r>
      <w:r w:rsidR="00910D8D" w:rsidRPr="00910D8D">
        <w:rPr>
          <w:lang w:val="en-GB"/>
        </w:rPr>
        <w:t>confidentiality was not a big concern for the individuals in this study,</w:t>
      </w:r>
      <w:r w:rsidR="00910D8D">
        <w:rPr>
          <w:lang w:val="en-GB"/>
        </w:rPr>
        <w:t xml:space="preserve"> </w:t>
      </w:r>
      <w:r w:rsidRPr="0071314A">
        <w:rPr>
          <w:lang w:val="en-GB"/>
        </w:rPr>
        <w:t xml:space="preserve">which is contrary to </w:t>
      </w:r>
      <w:r w:rsidR="00BB1D5E">
        <w:rPr>
          <w:lang w:val="en-GB"/>
        </w:rPr>
        <w:t>findings</w:t>
      </w:r>
      <w:r w:rsidRPr="0071314A">
        <w:rPr>
          <w:lang w:val="en-GB"/>
        </w:rPr>
        <w:t xml:space="preserve"> </w:t>
      </w:r>
      <w:r w:rsidR="00FC0F76">
        <w:rPr>
          <w:lang w:val="en-GB"/>
        </w:rPr>
        <w:t xml:space="preserve">from </w:t>
      </w:r>
      <w:r w:rsidR="00A876B8">
        <w:rPr>
          <w:lang w:val="en-GB"/>
        </w:rPr>
        <w:t xml:space="preserve">several </w:t>
      </w:r>
      <w:r w:rsidR="00910D8D">
        <w:rPr>
          <w:lang w:val="en-GB"/>
        </w:rPr>
        <w:t xml:space="preserve">previous </w:t>
      </w:r>
      <w:r w:rsidR="00A876B8">
        <w:rPr>
          <w:lang w:val="en-GB"/>
        </w:rPr>
        <w:t>studies</w:t>
      </w:r>
      <w:r w:rsidRPr="0071314A">
        <w:rPr>
          <w:lang w:val="en-GB"/>
        </w:rPr>
        <w:t xml:space="preserve"> of young people in the US</w:t>
      </w:r>
      <w:r w:rsidR="00C40D0C">
        <w:rPr>
          <w:lang w:val="en-GB"/>
        </w:rPr>
        <w:t>A</w:t>
      </w:r>
      <w:r w:rsidR="00910D8D">
        <w:rPr>
          <w:lang w:val="en-GB"/>
        </w:rPr>
        <w:t xml:space="preserve"> and Australia</w:t>
      </w:r>
      <w:r w:rsidR="003B1C0C">
        <w:rPr>
          <w:lang w:val="en-GB"/>
        </w:rPr>
        <w:t>.</w:t>
      </w:r>
      <w:r w:rsidR="009B1233">
        <w:rPr>
          <w:lang w:val="en-GB"/>
        </w:rPr>
        <w:fldChar w:fldCharType="begin">
          <w:fldData xml:space="preserve">PEVuZE5vdGU+PENpdGU+PEF1dGhvcj5CYXJ0aDwvQXV0aG9yPjxZZWFyPjIwMDI8L1llYXI+PFJl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</w:fldData>
        </w:fldChar>
      </w:r>
      <w:r w:rsidR="00B06878">
        <w:rPr>
          <w:lang w:val="en-GB"/>
        </w:rPr>
        <w:instrText xml:space="preserve"> ADDIN EN.CITE </w:instrText>
      </w:r>
      <w:r w:rsidR="00B06878">
        <w:rPr>
          <w:lang w:val="en-GB"/>
        </w:rPr>
        <w:fldChar w:fldCharType="begin">
          <w:fldData xml:space="preserve">PEVuZE5vdGU+PENpdGU+PEF1dGhvcj5CYXJ0aDwvQXV0aG9yPjxZZWFyPjIwMDI8L1llYXI+PFJl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</w:fldData>
        </w:fldChar>
      </w:r>
      <w:r w:rsidR="00B06878">
        <w:rPr>
          <w:lang w:val="en-GB"/>
        </w:rPr>
        <w:instrText xml:space="preserve"> ADDIN EN.CITE.DATA </w:instrText>
      </w:r>
      <w:r w:rsidR="00B06878">
        <w:rPr>
          <w:lang w:val="en-GB"/>
        </w:rPr>
      </w:r>
      <w:r w:rsidR="00B06878">
        <w:rPr>
          <w:lang w:val="en-GB"/>
        </w:rPr>
        <w:fldChar w:fldCharType="end"/>
      </w:r>
      <w:r w:rsidR="009B1233">
        <w:rPr>
          <w:lang w:val="en-GB"/>
        </w:rPr>
      </w:r>
      <w:r w:rsidR="009B1233">
        <w:rPr>
          <w:lang w:val="en-GB"/>
        </w:rPr>
        <w:fldChar w:fldCharType="separate"/>
      </w:r>
      <w:r w:rsidR="00B06878" w:rsidRPr="00B06878">
        <w:rPr>
          <w:noProof/>
          <w:vertAlign w:val="superscript"/>
          <w:lang w:val="en-GB"/>
        </w:rPr>
        <w:t>30, 34, 35</w:t>
      </w:r>
      <w:r w:rsidR="009B1233">
        <w:rPr>
          <w:lang w:val="en-GB"/>
        </w:rPr>
        <w:fldChar w:fldCharType="end"/>
      </w:r>
      <w:r w:rsidR="00A876B8">
        <w:rPr>
          <w:lang w:val="en-GB"/>
        </w:rPr>
        <w:t xml:space="preserve"> </w:t>
      </w:r>
      <w:r w:rsidR="003B1C0C">
        <w:rPr>
          <w:lang w:val="en-GB"/>
        </w:rPr>
        <w:t xml:space="preserve">This finding may </w:t>
      </w:r>
      <w:r w:rsidR="00A876B8">
        <w:rPr>
          <w:lang w:val="en-GB"/>
        </w:rPr>
        <w:t>represent a cultural difference</w:t>
      </w:r>
      <w:r w:rsidR="003B1C0C">
        <w:rPr>
          <w:lang w:val="en-GB"/>
        </w:rPr>
        <w:t xml:space="preserve">, or may be due our sample </w:t>
      </w:r>
      <w:r w:rsidR="00772089">
        <w:rPr>
          <w:lang w:val="en-GB"/>
        </w:rPr>
        <w:t>being</w:t>
      </w:r>
      <w:r w:rsidR="003B1C0C">
        <w:rPr>
          <w:lang w:val="en-GB"/>
        </w:rPr>
        <w:t xml:space="preserve"> drawn from a clinical site, where those</w:t>
      </w:r>
      <w:r w:rsidR="00772089">
        <w:rPr>
          <w:lang w:val="en-GB"/>
        </w:rPr>
        <w:t xml:space="preserve"> who do not trust the confidentiality of the patient-doctor relationship would have been less likely to be</w:t>
      </w:r>
      <w:r w:rsidR="00A876B8">
        <w:rPr>
          <w:lang w:val="en-GB"/>
        </w:rPr>
        <w:t>.</w:t>
      </w:r>
    </w:p>
    <w:p w14:paraId="32371E9B" w14:textId="75508A93" w:rsidR="00357437" w:rsidRPr="00B9434F" w:rsidRDefault="00915466" w:rsidP="00357437">
      <w:r>
        <w:t>Similar to other studies</w:t>
      </w:r>
      <w:r w:rsidR="000240A4">
        <w:t>,</w:t>
      </w:r>
      <w:r w:rsidR="009B1233">
        <w:fldChar w:fldCharType="begin">
          <w:fldData xml:space="preserve">PEVuZE5vdGU+PENpdGU+PEF1dGhvcj5CYXJ0aDwvQXV0aG9yPjxZZWFyPjIwMDI8L1llYXI+PFJl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</w:fldData>
        </w:fldChar>
      </w:r>
      <w:r w:rsidR="00B06878">
        <w:instrText xml:space="preserve"> ADDIN EN.CITE </w:instrText>
      </w:r>
      <w:r w:rsidR="00B06878">
        <w:fldChar w:fldCharType="begin">
          <w:fldData xml:space="preserve">PEVuZE5vdGU+PENpdGU+PEF1dGhvcj5CYXJ0aDwvQXV0aG9yPjxZZWFyPjIwMDI8L1llYXI+PFJl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</w:fldData>
        </w:fldChar>
      </w:r>
      <w:r w:rsidR="00B06878">
        <w:instrText xml:space="preserve"> ADDIN EN.CITE.DATA </w:instrText>
      </w:r>
      <w:r w:rsidR="00B06878">
        <w:fldChar w:fldCharType="end"/>
      </w:r>
      <w:r w:rsidR="009B1233">
        <w:fldChar w:fldCharType="separate"/>
      </w:r>
      <w:r w:rsidR="00B06878" w:rsidRPr="00B06878">
        <w:rPr>
          <w:noProof/>
          <w:vertAlign w:val="superscript"/>
        </w:rPr>
        <w:t>34, 36, 37</w:t>
      </w:r>
      <w:r w:rsidR="009B1233">
        <w:fldChar w:fldCharType="end"/>
      </w:r>
      <w:r>
        <w:t xml:space="preserve"> f</w:t>
      </w:r>
      <w:r w:rsidR="008304C9">
        <w:t xml:space="preserve">ear of stigmatisation seemed to be an important factor </w:t>
      </w:r>
      <w:r w:rsidR="00683B83">
        <w:t xml:space="preserve">preventing </w:t>
      </w:r>
      <w:r w:rsidR="008304C9">
        <w:t xml:space="preserve">seeking STI </w:t>
      </w:r>
      <w:r>
        <w:t xml:space="preserve">testing for these participants. </w:t>
      </w:r>
      <w:r w:rsidR="002A4FAF" w:rsidRPr="002A4FAF">
        <w:t xml:space="preserve">Stigma </w:t>
      </w:r>
      <w:r w:rsidR="002A4FAF">
        <w:t>may negatively affect</w:t>
      </w:r>
      <w:r w:rsidR="002A4FAF" w:rsidRPr="002A4FAF">
        <w:t xml:space="preserve"> healthcare-seeking behaviour for STI testing because seeking an STI test suggests </w:t>
      </w:r>
      <w:r w:rsidR="002A4FAF">
        <w:t>that socially undesirable</w:t>
      </w:r>
      <w:r w:rsidR="002A4FAF" w:rsidRPr="002A4FAF">
        <w:t xml:space="preserve"> behaviour has occurred</w:t>
      </w:r>
      <w:r w:rsidR="008053E8">
        <w:t>,</w:t>
      </w:r>
      <w:r w:rsidR="008053E8">
        <w:fldChar w:fldCharType="begin"/>
      </w:r>
      <w:r w:rsidR="008053E8">
        <w:instrText xml:space="preserve"> ADDIN EN.CITE &lt;EndNote&gt;&lt;Cite&gt;&lt;Author&gt;Lichtenstein&lt;/Author&gt;&lt;Year&gt;2003&lt;/Year&gt;&lt;RecNum&gt;15708&lt;/RecNum&gt;&lt;DisplayText&gt;&lt;style face="superscript"&gt;38&lt;/style&gt;&lt;/DisplayText&gt;&lt;record&gt;&lt;rec-number&gt;15708&lt;/rec-number&gt;&lt;foreign-keys&gt;&lt;key app="EN" db-id="xxett0apcfsarre20do5pveetx5p02tzapze" timestamp="1480804639"&gt;15708&lt;/key&gt;&lt;/foreign-keys&gt;&lt;ref-type name="Journal Article"&gt;17&lt;/ref-type&gt;&lt;contributors&gt;&lt;authors&gt;&lt;author&gt;Lichtenstein, B.&lt;/author&gt;&lt;/authors&gt;&lt;/contributors&gt;&lt;auth-address&gt;Institute of Rural Health Research, Department of Women&amp;apos;s Studies, University of Alabama, Tuscaloosa, AL 35487-0072, USA. blichten@bama.ua.edu&lt;/auth-address&gt;&lt;titles&gt;&lt;title&gt;Stigma as a barrier to treatment of sexually transmitted infection in the American deep south: issues of race, gender and poverty&lt;/title&gt;&lt;secondary-title&gt;Soc Sci Med&lt;/secondary-title&gt;&lt;alt-title&gt;Social science &amp;amp; medicine (1982)&lt;/alt-title&gt;&lt;/titles&gt;&lt;periodical&gt;&lt;full-title&gt;Soc Sci Med&lt;/full-title&gt;&lt;abbr-1&gt;Social science &amp;amp; medicine&lt;/abbr-1&gt;&lt;/periodical&gt;&lt;pages&gt;2435-45&lt;/pages&gt;&lt;volume&gt;57&lt;/volume&gt;&lt;number&gt;12&lt;/number&gt;&lt;edition&gt;2003/10/24&lt;/edition&gt;&lt;keywords&gt;&lt;keyword&gt;Adolescent&lt;/keyword&gt;&lt;keyword&gt;Adult&lt;/keyword&gt;&lt;keyword&gt;African Americans&lt;/keyword&gt;&lt;keyword&gt;Alabama&lt;/keyword&gt;&lt;keyword&gt;Attitude of Health Personnel/*ethnology&lt;/keyword&gt;&lt;keyword&gt;Female&lt;/keyword&gt;&lt;keyword&gt;Focus Groups&lt;/keyword&gt;&lt;keyword&gt;Gender Identity&lt;/keyword&gt;&lt;keyword&gt;Health Knowledge, Attitudes, Practice&lt;/keyword&gt;&lt;keyword&gt;Humans&lt;/keyword&gt;&lt;keyword&gt;Male&lt;/keyword&gt;&lt;keyword&gt;Middle Aged&lt;/keyword&gt;&lt;keyword&gt;Patient Acceptance of Health Care/*ethnology&lt;/keyword&gt;&lt;keyword&gt;Poverty/ethnology&lt;/keyword&gt;&lt;keyword&gt;*Prejudice&lt;/keyword&gt;&lt;keyword&gt;Religion and Medicine&lt;/keyword&gt;&lt;keyword&gt;Sexually Transmitted Diseases/*ethnology/*therapy/transmission&lt;/keyword&gt;&lt;keyword&gt;*Stereotyping&lt;/keyword&gt;&lt;/keywords&gt;&lt;dates&gt;&lt;year&gt;2003&lt;/year&gt;&lt;pub-dates&gt;&lt;date&gt;Dec&lt;/date&gt;&lt;/pub-dates&gt;&lt;/dates&gt;&lt;isbn&gt;0277-9536 (Print)&amp;#xD;0277-9536&lt;/isbn&gt;&lt;accession-num&gt;14572849&lt;/accession-num&gt;&lt;urls&gt;&lt;/urls&gt;&lt;remote-database-provider&gt;NLM&lt;/remote-database-provider&gt;&lt;language&gt;Eng&lt;/language&gt;&lt;/record&gt;&lt;/Cite&gt;&lt;/EndNote&gt;</w:instrText>
      </w:r>
      <w:r w:rsidR="008053E8">
        <w:fldChar w:fldCharType="separate"/>
      </w:r>
      <w:r w:rsidR="008053E8" w:rsidRPr="008053E8">
        <w:rPr>
          <w:noProof/>
          <w:vertAlign w:val="superscript"/>
        </w:rPr>
        <w:t>38</w:t>
      </w:r>
      <w:r w:rsidR="008053E8">
        <w:fldChar w:fldCharType="end"/>
      </w:r>
      <w:r w:rsidR="008053E8">
        <w:t xml:space="preserve"> </w:t>
      </w:r>
      <w:r w:rsidR="002A4FAF" w:rsidRPr="002A4FAF">
        <w:t>and this presents a threat to peoples’ social identities.</w:t>
      </w:r>
      <w:r w:rsidR="008053E8">
        <w:fldChar w:fldCharType="begin"/>
      </w:r>
      <w:r w:rsidR="008053E8">
        <w:instrText xml:space="preserve"> ADDIN EN.CITE &lt;EndNote&gt;&lt;Cite&gt;&lt;Author&gt;Balfe&lt;/Author&gt;&lt;Year&gt;2010&lt;/Year&gt;&lt;RecNum&gt;15432&lt;/RecNum&gt;&lt;DisplayText&gt;&lt;style face="superscript"&gt;39&lt;/style&gt;&lt;/DisplayText&gt;&lt;record&gt;&lt;rec-number&gt;15432&lt;/rec-number&gt;&lt;foreign-keys&gt;&lt;key app="EN" db-id="xxett0apcfsarre20do5pveetx5p02tzapze" timestamp="1476507332"&gt;15432&lt;/key&gt;&lt;/foreign-keys&gt;&lt;ref-type name="Journal Article"&gt;17&lt;/ref-type&gt;&lt;contributors&gt;&lt;authors&gt;&lt;author&gt;Balfe, M.&lt;/author&gt;&lt;author&gt;Brugha, R.&lt;/author&gt;&lt;author&gt;O&amp;apos; Donovan, D.&lt;/author&gt;&lt;author&gt;O&amp;apos; Connell, E.&lt;/author&gt;&lt;author&gt;Vaughan, D.&lt;/author&gt;&lt;/authors&gt;&lt;/contributors&gt;&lt;auth-address&gt;Department of Epidemiology and Public Health, Royal College of Surgeons in Ireland, Dublin, Ireland. mylesbalfe@rcsi.ie.&lt;/auth-address&gt;&lt;titles&gt;&lt;title&gt;Triggers of self-conscious emotions in the sexually transmitted infection testing process&lt;/title&gt;&lt;secondary-title&gt;BMC Res Notes&lt;/secondary-title&gt;&lt;alt-title&gt;BMC research notes&lt;/alt-title&gt;&lt;/titles&gt;&lt;periodical&gt;&lt;full-title&gt;BMC Res Notes&lt;/full-title&gt;&lt;abbr-1&gt;BMC research notes&lt;/abbr-1&gt;&lt;/periodical&gt;&lt;alt-periodical&gt;&lt;full-title&gt;BMC Research Notes&lt;/full-title&gt;&lt;abbr-1&gt;BMC Res. Notes&lt;/abbr-1&gt;&lt;abbr-2&gt;BMC Res Notes&lt;/abbr-2&gt;&lt;/alt-periodical&gt;&lt;pages&gt;229&lt;/pages&gt;&lt;volume&gt;3&lt;/volume&gt;&lt;edition&gt;2010/08/19&lt;/edition&gt;&lt;dates&gt;&lt;year&gt;2010&lt;/year&gt;&lt;/dates&gt;&lt;isbn&gt;1756-0500&lt;/isbn&gt;&lt;accession-num&gt;20716339&lt;/accession-num&gt;&lt;urls&gt;&lt;/urls&gt;&lt;custom2&gt;PMC2930645&lt;/custom2&gt;&lt;electronic-resource-num&gt;10.1186/1756-0500-3-229&lt;/electronic-resource-num&gt;&lt;remote-database-provider&gt;NLM&lt;/remote-database-provider&gt;&lt;language&gt;eng&lt;/language&gt;&lt;/record&gt;&lt;/Cite&gt;&lt;/EndNote&gt;</w:instrText>
      </w:r>
      <w:r w:rsidR="008053E8">
        <w:fldChar w:fldCharType="separate"/>
      </w:r>
      <w:r w:rsidR="008053E8" w:rsidRPr="008053E8">
        <w:rPr>
          <w:noProof/>
          <w:vertAlign w:val="superscript"/>
        </w:rPr>
        <w:t>39</w:t>
      </w:r>
      <w:r w:rsidR="008053E8">
        <w:fldChar w:fldCharType="end"/>
      </w:r>
      <w:r w:rsidR="002A4FAF">
        <w:t xml:space="preserve"> M</w:t>
      </w:r>
      <w:r w:rsidR="002A4FAF" w:rsidRPr="002A4FAF">
        <w:t xml:space="preserve">ale participants </w:t>
      </w:r>
      <w:r w:rsidR="002A4FAF">
        <w:t>in this study appeared to be</w:t>
      </w:r>
      <w:r w:rsidR="002A4FAF" w:rsidRPr="002A4FAF">
        <w:t xml:space="preserve"> </w:t>
      </w:r>
      <w:r w:rsidR="002A4FAF">
        <w:t>more</w:t>
      </w:r>
      <w:r w:rsidR="002A4FAF" w:rsidRPr="002A4FAF">
        <w:t xml:space="preserve"> concerned about being stigmatised if they were seen to be requesting an STI test</w:t>
      </w:r>
      <w:r w:rsidR="002A4FAF">
        <w:t xml:space="preserve"> than female participants</w:t>
      </w:r>
      <w:r w:rsidR="002A4FAF" w:rsidRPr="002A4FAF">
        <w:t>.</w:t>
      </w:r>
    </w:p>
    <w:p w14:paraId="08F22559" w14:textId="45F79827" w:rsidR="00C40D0C" w:rsidRPr="00C40D0C" w:rsidRDefault="006D13AA" w:rsidP="00C40D0C">
      <w:pPr>
        <w:spacing w:after="160" w:line="259" w:lineRule="auto"/>
        <w:rPr>
          <w:lang w:val="en-GB"/>
        </w:rPr>
      </w:pPr>
      <w:r w:rsidRPr="006D13AA">
        <w:rPr>
          <w:lang w:val="en-GB"/>
        </w:rPr>
        <w:t xml:space="preserve">Barriers to STI testing </w:t>
      </w:r>
      <w:r w:rsidR="00E160A3">
        <w:rPr>
          <w:lang w:val="en-GB"/>
        </w:rPr>
        <w:t>are under</w:t>
      </w:r>
      <w:r w:rsidRPr="006D13AA">
        <w:rPr>
          <w:lang w:val="en-GB"/>
        </w:rPr>
        <w:t xml:space="preserve">studied in New Zealand. </w:t>
      </w:r>
      <w:r w:rsidR="00C40D0C" w:rsidRPr="00086D4E">
        <w:rPr>
          <w:lang w:val="en-GB"/>
        </w:rPr>
        <w:t xml:space="preserve">Rose </w:t>
      </w:r>
      <w:r w:rsidR="00C40D0C" w:rsidRPr="000240A4">
        <w:rPr>
          <w:i/>
          <w:lang w:val="en-GB"/>
        </w:rPr>
        <w:t>et al</w:t>
      </w:r>
      <w:r w:rsidR="000240A4" w:rsidRPr="000240A4">
        <w:rPr>
          <w:i/>
          <w:lang w:val="en-GB"/>
        </w:rPr>
        <w:t>.</w:t>
      </w:r>
      <w:r w:rsidR="00C40D0C" w:rsidRPr="00086D4E">
        <w:rPr>
          <w:lang w:val="en-GB"/>
        </w:rPr>
        <w:t xml:space="preserve"> </w:t>
      </w:r>
      <w:r w:rsidR="000240A4" w:rsidRPr="00086D4E">
        <w:rPr>
          <w:lang w:val="en-GB"/>
        </w:rPr>
        <w:t>carried out focus groups with 16</w:t>
      </w:r>
      <w:r w:rsidR="000240A4">
        <w:rPr>
          <w:lang w:val="en-GB"/>
        </w:rPr>
        <w:t xml:space="preserve"> to </w:t>
      </w:r>
      <w:r w:rsidR="000240A4" w:rsidRPr="00086D4E">
        <w:rPr>
          <w:lang w:val="en-GB"/>
        </w:rPr>
        <w:t xml:space="preserve">24 year olds and health-professionals </w:t>
      </w:r>
      <w:r w:rsidR="000240A4">
        <w:rPr>
          <w:lang w:val="en-GB"/>
        </w:rPr>
        <w:t xml:space="preserve">in order </w:t>
      </w:r>
      <w:r w:rsidR="000240A4" w:rsidRPr="00086D4E">
        <w:rPr>
          <w:lang w:val="en-GB"/>
        </w:rPr>
        <w:t xml:space="preserve">to </w:t>
      </w:r>
      <w:r w:rsidR="000240A4">
        <w:rPr>
          <w:lang w:val="en-GB"/>
        </w:rPr>
        <w:t xml:space="preserve">find </w:t>
      </w:r>
      <w:r w:rsidR="000240A4" w:rsidRPr="00086D4E">
        <w:rPr>
          <w:lang w:val="en-GB"/>
        </w:rPr>
        <w:t xml:space="preserve">ways to encourage </w:t>
      </w:r>
      <w:r w:rsidR="000240A4">
        <w:rPr>
          <w:lang w:val="en-GB"/>
        </w:rPr>
        <w:t xml:space="preserve">chlamydia </w:t>
      </w:r>
      <w:r w:rsidR="000240A4" w:rsidRPr="00086D4E">
        <w:rPr>
          <w:lang w:val="en-GB"/>
        </w:rPr>
        <w:t>testing.</w:t>
      </w:r>
      <w:r w:rsidR="009B1233">
        <w:rPr>
          <w:lang w:val="en-GB"/>
        </w:rPr>
        <w:fldChar w:fldCharType="begin"/>
      </w:r>
      <w:r w:rsidR="008053E8">
        <w:rPr>
          <w:lang w:val="en-GB"/>
        </w:rPr>
        <w:instrText xml:space="preserve"> ADDIN EN.CITE &lt;EndNote&gt;&lt;Cite ExcludeAuth="1"&gt;&lt;Author&gt;Rose&lt;/Author&gt;&lt;Year&gt;2008&lt;/Year&gt;&lt;RecNum&gt;15136&lt;/RecNum&gt;&lt;DisplayText&gt;&lt;style face="superscript"&gt;40&lt;/style&gt;&lt;/DisplayText&gt;&lt;record&gt;&lt;rec-number&gt;15136&lt;/rec-number&gt;&lt;foreign-keys&gt;&lt;key app="EN" db-id="xxett0apcfsarre20do5pveetx5p02tzapze" timestamp="1467941557"&gt;15136&lt;/key&gt;&lt;/foreign-keys&gt;&lt;ref-type name="Journal Article"&gt;17&lt;/ref-type&gt;&lt;contributors&gt;&lt;authors&gt;&lt;author&gt;Rose, S. B.&lt;/author&gt;&lt;author&gt;Smith, M. C.&lt;/author&gt;&lt;author&gt;Lawton, B. A.&lt;/author&gt;&lt;/authors&gt;&lt;/contributors&gt;&lt;auth-address&gt;Women&amp;apos;s Health Research Centre, Wellington School of Medicine and Health Sciences, University of Otago, PO Box 7343, Wellington, New Zealand. Sally.Rose@otago.ac.nz&lt;/auth-address&gt;&lt;titles&gt;&lt;title&gt;&amp;quot;If everyone does it, it&amp;apos;s not a big deal.&amp;quot; Young people talk about chlamydia testing&lt;/title&gt;&lt;secondary-title&gt;New Zealand Medical Journal&lt;/secondary-title&gt;&lt;alt-title&gt;N Z Med J&lt;/alt-title&gt;&lt;/titles&gt;&lt;periodical&gt;&lt;full-title&gt;New Zealand Medical Journal&lt;/full-title&gt;&lt;abbr-1&gt;N Z Med J&lt;/abbr-1&gt;&lt;abbr-2&gt;N Z Med J&lt;/abbr-2&gt;&lt;/periodical&gt;&lt;alt-periodical&gt;&lt;full-title&gt;N Z Med J&lt;/full-title&gt;&lt;/alt-periodical&gt;&lt;pages&gt;33-42&lt;/pages&gt;&lt;volume&gt;121&lt;/volume&gt;&lt;number&gt;1271&lt;/number&gt;&lt;edition&gt;2008/04/09&lt;/edition&gt;&lt;keywords&gt;&lt;keyword&gt;Adolescent&lt;/keyword&gt;&lt;keyword&gt;Adult&lt;/keyword&gt;&lt;keyword&gt;*Attitude to Health&lt;/keyword&gt;&lt;keyword&gt;Chlamydia Infections/*diagnosis&lt;/keyword&gt;&lt;keyword&gt;Communication Barriers&lt;/keyword&gt;&lt;keyword&gt;Diagnostic Tests, Routine/*psychology&lt;/keyword&gt;&lt;keyword&gt;Female&lt;/keyword&gt;&lt;keyword&gt;*Focus Groups&lt;/keyword&gt;&lt;keyword&gt;Health Education&lt;/keyword&gt;&lt;keyword&gt;Humans&lt;/keyword&gt;&lt;keyword&gt;Interviews as Topic/*methods&lt;/keyword&gt;&lt;keyword&gt;Male&lt;/keyword&gt;&lt;keyword&gt;New Zealand&lt;/keyword&gt;&lt;/keywords&gt;&lt;dates&gt;&lt;year&gt;2008&lt;/year&gt;&lt;pub-dates&gt;&lt;date&gt;Apr 4&lt;/date&gt;&lt;/pub-dates&gt;&lt;/dates&gt;&lt;isbn&gt;0028-8446&lt;/isbn&gt;&lt;accession-num&gt;18392060&lt;/accession-num&gt;&lt;urls&gt;&lt;/urls&gt;&lt;remote-database-provider&gt;NLM&lt;/remote-database-provider&gt;&lt;language&gt;eng&lt;/language&gt;&lt;/record&gt;&lt;/Cite&gt;&lt;/EndNote&gt;</w:instrText>
      </w:r>
      <w:r w:rsidR="009B1233">
        <w:rPr>
          <w:lang w:val="en-GB"/>
        </w:rPr>
        <w:fldChar w:fldCharType="separate"/>
      </w:r>
      <w:r w:rsidR="008053E8" w:rsidRPr="008053E8">
        <w:rPr>
          <w:noProof/>
          <w:vertAlign w:val="superscript"/>
          <w:lang w:val="en-GB"/>
        </w:rPr>
        <w:t>40</w:t>
      </w:r>
      <w:r w:rsidR="009B1233">
        <w:rPr>
          <w:lang w:val="en-GB"/>
        </w:rPr>
        <w:fldChar w:fldCharType="end"/>
      </w:r>
      <w:r w:rsidR="009B1233">
        <w:rPr>
          <w:lang w:val="en-GB"/>
        </w:rPr>
        <w:t xml:space="preserve"> </w:t>
      </w:r>
      <w:r w:rsidR="00C40D0C">
        <w:rPr>
          <w:lang w:val="en-GB"/>
        </w:rPr>
        <w:t>S</w:t>
      </w:r>
      <w:r w:rsidR="00C40D0C" w:rsidRPr="00086D4E">
        <w:rPr>
          <w:lang w:val="en-GB"/>
        </w:rPr>
        <w:t xml:space="preserve">everal reasons why young New Zealanders would not seek chlamydia testing </w:t>
      </w:r>
      <w:r w:rsidR="00C40D0C">
        <w:rPr>
          <w:lang w:val="en-GB"/>
        </w:rPr>
        <w:t xml:space="preserve">were identified </w:t>
      </w:r>
      <w:r w:rsidR="00C40D0C" w:rsidRPr="00086D4E">
        <w:rPr>
          <w:lang w:val="en-GB"/>
        </w:rPr>
        <w:t>including fear, stigma, denial of personal risk and lack of knowledge</w:t>
      </w:r>
      <w:r w:rsidR="00130880">
        <w:rPr>
          <w:lang w:val="en-GB"/>
        </w:rPr>
        <w:t>,</w:t>
      </w:r>
      <w:r w:rsidR="00C40D0C">
        <w:rPr>
          <w:lang w:val="en-GB"/>
        </w:rPr>
        <w:t xml:space="preserve"> which reflect some of the barriers found in the current study. This suggests that there has been little change in the perceived barriers to STI testing over the past decade in New Zealand, indicating that more needs to be done to alleviate these obstacles to testing.</w:t>
      </w:r>
    </w:p>
    <w:p w14:paraId="4DCE0A9F" w14:textId="4694D746" w:rsidR="00EA4E7F" w:rsidRDefault="00E37C90">
      <w:pPr>
        <w:rPr>
          <w:lang w:val="en-GB"/>
        </w:rPr>
      </w:pPr>
      <w:r>
        <w:rPr>
          <w:lang w:val="en-GB"/>
        </w:rPr>
        <w:t xml:space="preserve">There </w:t>
      </w:r>
      <w:r w:rsidR="008053E8">
        <w:rPr>
          <w:lang w:val="en-GB"/>
        </w:rPr>
        <w:t>we</w:t>
      </w:r>
      <w:r>
        <w:rPr>
          <w:lang w:val="en-GB"/>
        </w:rPr>
        <w:t>re some poten</w:t>
      </w:r>
      <w:r w:rsidR="005C196C">
        <w:rPr>
          <w:lang w:val="en-GB"/>
        </w:rPr>
        <w:t>tial limitations of th</w:t>
      </w:r>
      <w:r w:rsidR="008053E8">
        <w:rPr>
          <w:lang w:val="en-GB"/>
        </w:rPr>
        <w:t>e</w:t>
      </w:r>
      <w:r w:rsidR="005C196C">
        <w:rPr>
          <w:lang w:val="en-GB"/>
        </w:rPr>
        <w:t xml:space="preserve"> </w:t>
      </w:r>
      <w:r w:rsidR="00E160A3">
        <w:rPr>
          <w:lang w:val="en-GB"/>
        </w:rPr>
        <w:t xml:space="preserve">current </w:t>
      </w:r>
      <w:r w:rsidR="005C196C">
        <w:rPr>
          <w:lang w:val="en-GB"/>
        </w:rPr>
        <w:t>study.</w:t>
      </w:r>
      <w:r>
        <w:rPr>
          <w:lang w:val="en-GB"/>
        </w:rPr>
        <w:t xml:space="preserve"> </w:t>
      </w:r>
      <w:r w:rsidR="005B3AA2">
        <w:rPr>
          <w:lang w:val="en-GB"/>
        </w:rPr>
        <w:t>Firstly, t</w:t>
      </w:r>
      <w:r w:rsidR="008676BB">
        <w:rPr>
          <w:lang w:val="en-GB"/>
        </w:rPr>
        <w:t>he interview schedule was not piloted prior to the interviews commencing</w:t>
      </w:r>
      <w:r w:rsidR="005B3AA2">
        <w:rPr>
          <w:lang w:val="en-GB"/>
        </w:rPr>
        <w:t>. Piloting study questions may have provided us with insight into which questions best facilitated disclosure of relevant information by participants. H</w:t>
      </w:r>
      <w:r w:rsidR="008676BB">
        <w:rPr>
          <w:lang w:val="en-GB"/>
        </w:rPr>
        <w:t xml:space="preserve">owever, </w:t>
      </w:r>
      <w:r w:rsidR="005B3AA2">
        <w:rPr>
          <w:lang w:val="en-GB"/>
        </w:rPr>
        <w:t xml:space="preserve">because we planned </w:t>
      </w:r>
      <w:r w:rsidR="005B3AA2" w:rsidRPr="008053E8">
        <w:rPr>
          <w:i/>
          <w:lang w:val="en-GB"/>
        </w:rPr>
        <w:t>a priori</w:t>
      </w:r>
      <w:r w:rsidR="005B3AA2">
        <w:rPr>
          <w:lang w:val="en-GB"/>
        </w:rPr>
        <w:t xml:space="preserve"> for our interview schedule to be flexible and evolving (whereby questions were omitted and added as categories emerged and themes became clearer), we </w:t>
      </w:r>
      <w:r w:rsidR="008676BB">
        <w:rPr>
          <w:lang w:val="en-GB"/>
        </w:rPr>
        <w:t xml:space="preserve">felt this </w:t>
      </w:r>
      <w:r w:rsidR="005B3AA2">
        <w:rPr>
          <w:lang w:val="en-GB"/>
        </w:rPr>
        <w:t>would be an</w:t>
      </w:r>
      <w:r w:rsidR="008676BB">
        <w:rPr>
          <w:lang w:val="en-GB"/>
        </w:rPr>
        <w:t xml:space="preserve"> </w:t>
      </w:r>
      <w:r w:rsidR="005B3AA2">
        <w:rPr>
          <w:lang w:val="en-GB"/>
        </w:rPr>
        <w:t xml:space="preserve">unwise use of time and resources. </w:t>
      </w:r>
      <w:r w:rsidR="00E6017B">
        <w:rPr>
          <w:lang w:val="en-GB"/>
        </w:rPr>
        <w:t xml:space="preserve">University students are not representative of all young people and barriers to testing may be different in non-student populations. </w:t>
      </w:r>
      <w:r w:rsidR="00194DA3">
        <w:rPr>
          <w:lang w:val="en-GB"/>
        </w:rPr>
        <w:t xml:space="preserve">That said, comparisons with similar studies (as outlined above) indicate that there are similarities with other groups, so transferability of findings may be valid. </w:t>
      </w:r>
      <w:r w:rsidR="00130880">
        <w:rPr>
          <w:lang w:val="en-GB"/>
        </w:rPr>
        <w:t xml:space="preserve">In addition, those that </w:t>
      </w:r>
      <w:r w:rsidR="00130880">
        <w:rPr>
          <w:lang w:val="en-GB"/>
        </w:rPr>
        <w:lastRenderedPageBreak/>
        <w:t xml:space="preserve">agreed to be interviewed may have more of an interest in this topic and so may have different opinions and experiences to those who declined to participate. </w:t>
      </w:r>
      <w:r w:rsidR="00EA4E7F">
        <w:rPr>
          <w:lang w:val="en-GB"/>
        </w:rPr>
        <w:t>While there was some ethnic diversity within the study sample, only two participants identified as Māori and no pa</w:t>
      </w:r>
      <w:r w:rsidR="008053E8">
        <w:rPr>
          <w:lang w:val="en-GB"/>
        </w:rPr>
        <w:t>rticipant identified as Pacific</w:t>
      </w:r>
      <w:r w:rsidR="00EA4E7F">
        <w:rPr>
          <w:lang w:val="en-GB"/>
        </w:rPr>
        <w:t>. The reasons for this are unclear, though possible explanations include that study information was provided in English rather than in Te Reo Māori or other languages, or that cultural differences in the acceptability of discussing sexual issues with a stranger may have deterred participation.</w:t>
      </w:r>
      <w:r w:rsidR="005079AA" w:rsidRPr="005079AA">
        <w:t xml:space="preserve"> </w:t>
      </w:r>
      <w:r w:rsidR="005079AA" w:rsidRPr="005079AA">
        <w:rPr>
          <w:lang w:val="en-GB"/>
        </w:rPr>
        <w:t>Māori and Pacific peoples experience a higher burden of infec</w:t>
      </w:r>
      <w:r w:rsidR="005079AA">
        <w:rPr>
          <w:lang w:val="en-GB"/>
        </w:rPr>
        <w:t>tion than New Zealand Europeans.</w:t>
      </w:r>
      <w:r w:rsidR="005079AA">
        <w:rPr>
          <w:lang w:val="en-GB"/>
        </w:rPr>
        <w:fldChar w:fldCharType="begin"/>
      </w:r>
      <w:r w:rsidR="005079AA">
        <w:rPr>
          <w:lang w:val="en-GB"/>
        </w:rPr>
        <w:instrText xml:space="preserve"> ADDIN EN.CITE &lt;EndNote&gt;&lt;Cite&gt;&lt;Year&gt;2014&lt;/Year&gt;&lt;RecNum&gt;14759&lt;/RecNum&gt;&lt;DisplayText&gt;&lt;style face="superscript"&gt;20&lt;/style&gt;&lt;/DisplayText&gt;&lt;record&gt;&lt;rec-number&gt;14759&lt;/rec-number&gt;&lt;foreign-keys&gt;&lt;key app="EN" db-id="xxett0apcfsarre20do5pveetx5p02tzapze" timestamp="1424214371"&gt;14759&lt;/key&gt;&lt;/foreign-keys&gt;&lt;ref-type name="Report"&gt;27&lt;/ref-type&gt;&lt;contributors&gt;&lt;/contributors&gt;&lt;titles&gt;&lt;title&gt;ESR Annual Surveillance Report - Sexually Transmitted Infections in New Zealand, 2013&lt;/title&gt;&lt;short-title&gt;ESR Annual Surveillance Report 2013&lt;/short-title&gt;&lt;/titles&gt;&lt;dates&gt;&lt;year&gt;2014&lt;/year&gt;&lt;/dates&gt;&lt;pub-location&gt;Porirua, New Zealand&lt;/pub-location&gt;&lt;publisher&gt;The Institute of Environmental Science and Research Ltd.&lt;/publisher&gt;&lt;urls&gt;&lt;/urls&gt;&lt;/record&gt;&lt;/Cite&gt;&lt;/EndNote&gt;</w:instrText>
      </w:r>
      <w:r w:rsidR="005079AA">
        <w:rPr>
          <w:lang w:val="en-GB"/>
        </w:rPr>
        <w:fldChar w:fldCharType="separate"/>
      </w:r>
      <w:r w:rsidR="005079AA" w:rsidRPr="005079AA">
        <w:rPr>
          <w:noProof/>
          <w:vertAlign w:val="superscript"/>
          <w:lang w:val="en-GB"/>
        </w:rPr>
        <w:t>20</w:t>
      </w:r>
      <w:r w:rsidR="005079AA">
        <w:rPr>
          <w:lang w:val="en-GB"/>
        </w:rPr>
        <w:fldChar w:fldCharType="end"/>
      </w:r>
      <w:r w:rsidR="005079AA">
        <w:rPr>
          <w:lang w:val="en-GB"/>
        </w:rPr>
        <w:t xml:space="preserve"> Unfortunately, t</w:t>
      </w:r>
      <w:r w:rsidR="00EA4E7F">
        <w:rPr>
          <w:lang w:val="en-GB"/>
        </w:rPr>
        <w:t>he low number of Māori and Pacific peoples in this study</w:t>
      </w:r>
      <w:r w:rsidR="00EA4E7F" w:rsidRPr="007A63C9">
        <w:rPr>
          <w:lang w:val="en-GB"/>
        </w:rPr>
        <w:t xml:space="preserve"> limits the ability to draw any valid conclusions about specific issues with regards to healthcare-seeking behaviour for STI testing for these people. Understanding the specific needs and barriers of Māori and Pacific peoples is necessary to enact evidence-based changes leading to more equitable sexual health within New Zealand.</w:t>
      </w:r>
    </w:p>
    <w:p w14:paraId="22BDD853" w14:textId="5FD3DEF5" w:rsidR="006F3255" w:rsidRPr="006F3255" w:rsidRDefault="00E6017B">
      <w:pPr>
        <w:rPr>
          <w:lang w:val="en-GB"/>
        </w:rPr>
      </w:pPr>
      <w:r>
        <w:rPr>
          <w:lang w:val="en-GB"/>
        </w:rPr>
        <w:t>It is important to note that these individuals had access to an on-campus health service which offered free STI</w:t>
      </w:r>
      <w:r w:rsidR="00130880">
        <w:rPr>
          <w:lang w:val="en-GB"/>
        </w:rPr>
        <w:t xml:space="preserve"> tests to domestic students </w:t>
      </w:r>
      <w:r>
        <w:rPr>
          <w:lang w:val="en-GB"/>
        </w:rPr>
        <w:t xml:space="preserve">which may have reduced some of the </w:t>
      </w:r>
      <w:r w:rsidR="00130880">
        <w:rPr>
          <w:lang w:val="en-GB"/>
        </w:rPr>
        <w:t xml:space="preserve">usual </w:t>
      </w:r>
      <w:r>
        <w:rPr>
          <w:lang w:val="en-GB"/>
        </w:rPr>
        <w:t>barriers to testing. In addition, t</w:t>
      </w:r>
      <w:r w:rsidR="006F3255" w:rsidRPr="006F3255">
        <w:rPr>
          <w:lang w:val="en-GB"/>
        </w:rPr>
        <w:t>he participants in this study were recruited through a clinical site and all had experie</w:t>
      </w:r>
      <w:r w:rsidR="00130880">
        <w:rPr>
          <w:lang w:val="en-GB"/>
        </w:rPr>
        <w:t>nced an STI test at least once, t</w:t>
      </w:r>
      <w:r w:rsidR="006F3255" w:rsidRPr="006F3255">
        <w:rPr>
          <w:lang w:val="en-GB"/>
        </w:rPr>
        <w:t xml:space="preserve">herefore the views of those that have never </w:t>
      </w:r>
      <w:r w:rsidR="00B02239">
        <w:rPr>
          <w:lang w:val="en-GB"/>
        </w:rPr>
        <w:t>had an STI test</w:t>
      </w:r>
      <w:r w:rsidR="006F3255" w:rsidRPr="006F3255">
        <w:rPr>
          <w:lang w:val="en-GB"/>
        </w:rPr>
        <w:t xml:space="preserve"> are not </w:t>
      </w:r>
      <w:r w:rsidR="00E37C90">
        <w:rPr>
          <w:lang w:val="en-GB"/>
        </w:rPr>
        <w:t xml:space="preserve">represented in </w:t>
      </w:r>
      <w:r w:rsidR="00E37C90" w:rsidRPr="006F3255">
        <w:rPr>
          <w:lang w:val="en-GB"/>
        </w:rPr>
        <w:t>th</w:t>
      </w:r>
      <w:r w:rsidR="00E37C90">
        <w:rPr>
          <w:lang w:val="en-GB"/>
        </w:rPr>
        <w:t>e</w:t>
      </w:r>
      <w:r w:rsidR="00E37C90" w:rsidRPr="006F3255">
        <w:rPr>
          <w:lang w:val="en-GB"/>
        </w:rPr>
        <w:t>s</w:t>
      </w:r>
      <w:r w:rsidR="00E37C90">
        <w:rPr>
          <w:lang w:val="en-GB"/>
        </w:rPr>
        <w:t>e</w:t>
      </w:r>
      <w:r w:rsidR="00E37C90" w:rsidRPr="006F3255">
        <w:rPr>
          <w:lang w:val="en-GB"/>
        </w:rPr>
        <w:t xml:space="preserve"> </w:t>
      </w:r>
      <w:r w:rsidR="006F3255" w:rsidRPr="006F3255">
        <w:rPr>
          <w:lang w:val="en-GB"/>
        </w:rPr>
        <w:t>data. These may be the people for whom barriers exert a particularly strong effect, or there may be different barriers for the people not represented in this study.</w:t>
      </w:r>
      <w:r w:rsidR="000372D4" w:rsidRPr="000372D4">
        <w:t xml:space="preserve"> </w:t>
      </w:r>
      <w:r w:rsidR="00086D4E">
        <w:t xml:space="preserve">That said, </w:t>
      </w:r>
      <w:r w:rsidR="009B1233">
        <w:rPr>
          <w:lang w:val="en-GB"/>
        </w:rPr>
        <w:t xml:space="preserve">Richardson </w:t>
      </w:r>
      <w:r w:rsidR="009B1233" w:rsidRPr="000240A4">
        <w:rPr>
          <w:i/>
          <w:lang w:val="en-GB"/>
        </w:rPr>
        <w:t>et al</w:t>
      </w:r>
      <w:r w:rsidR="000240A4" w:rsidRPr="000240A4">
        <w:rPr>
          <w:i/>
          <w:lang w:val="en-GB"/>
        </w:rPr>
        <w:t>.</w:t>
      </w:r>
      <w:r w:rsidR="000240A4">
        <w:rPr>
          <w:lang w:val="en-GB"/>
        </w:rPr>
        <w:t xml:space="preserve"> </w:t>
      </w:r>
      <w:r w:rsidR="000240A4" w:rsidRPr="000372D4">
        <w:rPr>
          <w:lang w:val="en-GB"/>
        </w:rPr>
        <w:t xml:space="preserve">interviewed 14 young people aged 16 to 24 years who had turned down chlamydia testing as part of the chlamydia screening programme in England </w:t>
      </w:r>
      <w:r w:rsidR="000240A4">
        <w:rPr>
          <w:lang w:val="en-GB"/>
        </w:rPr>
        <w:t>and</w:t>
      </w:r>
      <w:r w:rsidR="000240A4" w:rsidRPr="000372D4">
        <w:rPr>
          <w:lang w:val="en-GB"/>
        </w:rPr>
        <w:t xml:space="preserve"> identified </w:t>
      </w:r>
      <w:r w:rsidR="000240A4">
        <w:rPr>
          <w:lang w:val="en-GB"/>
        </w:rPr>
        <w:t>similar themes: stigma</w:t>
      </w:r>
      <w:r w:rsidR="000240A4" w:rsidRPr="000372D4">
        <w:rPr>
          <w:lang w:val="en-GB"/>
        </w:rPr>
        <w:t>, embarrassment, perception of risk and beliefs of what the test involves</w:t>
      </w:r>
      <w:r w:rsidR="000240A4">
        <w:rPr>
          <w:lang w:val="en-GB"/>
        </w:rPr>
        <w:t>.</w:t>
      </w:r>
      <w:r w:rsidR="009B1233">
        <w:rPr>
          <w:lang w:val="en-GB"/>
        </w:rPr>
        <w:fldChar w:fldCharType="begin">
          <w:fldData xml:space="preserve">PEVuZE5vdGU+PENpdGUgRXhjbHVkZUF1dGg9IjEiPjxBdXRob3I+UmljaGFyZHNvbjwvQXV0aG9y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</w:fldData>
        </w:fldChar>
      </w:r>
      <w:r w:rsidR="00B06878">
        <w:rPr>
          <w:lang w:val="en-GB"/>
        </w:rPr>
        <w:instrText xml:space="preserve"> ADDIN EN.CITE </w:instrText>
      </w:r>
      <w:r w:rsidR="00B06878">
        <w:rPr>
          <w:lang w:val="en-GB"/>
        </w:rPr>
        <w:fldChar w:fldCharType="begin">
          <w:fldData xml:space="preserve">PEVuZE5vdGU+PENpdGUgRXhjbHVkZUF1dGg9IjEiPjxBdXRob3I+UmljaGFyZHNvbjwvQXV0aG9y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</w:fldData>
        </w:fldChar>
      </w:r>
      <w:r w:rsidR="00B06878">
        <w:rPr>
          <w:lang w:val="en-GB"/>
        </w:rPr>
        <w:instrText xml:space="preserve"> ADDIN EN.CITE.DATA </w:instrText>
      </w:r>
      <w:r w:rsidR="00B06878">
        <w:rPr>
          <w:lang w:val="en-GB"/>
        </w:rPr>
      </w:r>
      <w:r w:rsidR="00B06878">
        <w:rPr>
          <w:lang w:val="en-GB"/>
        </w:rPr>
        <w:fldChar w:fldCharType="end"/>
      </w:r>
      <w:r w:rsidR="009B1233">
        <w:rPr>
          <w:lang w:val="en-GB"/>
        </w:rPr>
      </w:r>
      <w:r w:rsidR="009B1233">
        <w:rPr>
          <w:lang w:val="en-GB"/>
        </w:rPr>
        <w:fldChar w:fldCharType="separate"/>
      </w:r>
      <w:r w:rsidR="00B06878" w:rsidRPr="00B06878">
        <w:rPr>
          <w:noProof/>
          <w:vertAlign w:val="superscript"/>
          <w:lang w:val="en-GB"/>
        </w:rPr>
        <w:t>37</w:t>
      </w:r>
      <w:r w:rsidR="009B1233">
        <w:rPr>
          <w:lang w:val="en-GB"/>
        </w:rPr>
        <w:fldChar w:fldCharType="end"/>
      </w:r>
      <w:r w:rsidR="007A63C9">
        <w:rPr>
          <w:lang w:val="en-GB"/>
        </w:rPr>
        <w:t xml:space="preserve"> </w:t>
      </w:r>
    </w:p>
    <w:p w14:paraId="544DBC1A" w14:textId="223BD615" w:rsidR="00C40D0C" w:rsidRDefault="009A67FB" w:rsidP="00505298">
      <w:pPr>
        <w:spacing w:after="160" w:line="259" w:lineRule="auto"/>
        <w:rPr>
          <w:lang w:val="en-GB"/>
        </w:rPr>
      </w:pPr>
      <w:r w:rsidRPr="009A67FB">
        <w:rPr>
          <w:lang w:val="en-GB"/>
        </w:rPr>
        <w:t>This paper provid</w:t>
      </w:r>
      <w:r>
        <w:rPr>
          <w:lang w:val="en-GB"/>
        </w:rPr>
        <w:t xml:space="preserve">es information on what prevents or </w:t>
      </w:r>
      <w:r w:rsidRPr="009A67FB">
        <w:rPr>
          <w:lang w:val="en-GB"/>
        </w:rPr>
        <w:t>discourages STI testing in a New Zealand population. Such information is helpful in the generation of interventions to promote STI testing uptake. Traditionally efforts have targeted individual level factors associated with STI risk, but this study supports the idea that to be effective, they will also need to address higher-level factors such as social and cultural conditions that also influence healthcare-seeking behaviours</w:t>
      </w:r>
      <w:r w:rsidR="000240A4">
        <w:rPr>
          <w:lang w:val="en-GB"/>
        </w:rPr>
        <w:t>.</w:t>
      </w:r>
      <w:r w:rsidR="009B1233">
        <w:rPr>
          <w:lang w:val="en-GB"/>
        </w:rPr>
        <w:fldChar w:fldCharType="begin">
          <w:fldData xml:space="preserve">PEVuZE5vdGU+PENpdGU+PEF1dGhvcj5EaUNsZW1lbnRlPC9BdXRob3I+PFllYXI+MjAwNzwvWWVh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</w:fldData>
        </w:fldChar>
      </w:r>
      <w:r w:rsidR="008053E8">
        <w:rPr>
          <w:lang w:val="en-GB"/>
        </w:rPr>
        <w:instrText xml:space="preserve"> ADDIN EN.CITE </w:instrText>
      </w:r>
      <w:r w:rsidR="008053E8">
        <w:rPr>
          <w:lang w:val="en-GB"/>
        </w:rPr>
        <w:fldChar w:fldCharType="begin">
          <w:fldData xml:space="preserve">PEVuZE5vdGU+PENpdGU+PEF1dGhvcj5EaUNsZW1lbnRlPC9BdXRob3I+PFllYXI+MjAwNzwvWWVh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</w:fldData>
        </w:fldChar>
      </w:r>
      <w:r w:rsidR="008053E8">
        <w:rPr>
          <w:lang w:val="en-GB"/>
        </w:rPr>
        <w:instrText xml:space="preserve"> ADDIN EN.CITE.DATA </w:instrText>
      </w:r>
      <w:r w:rsidR="008053E8">
        <w:rPr>
          <w:lang w:val="en-GB"/>
        </w:rPr>
      </w:r>
      <w:r w:rsidR="008053E8">
        <w:rPr>
          <w:lang w:val="en-GB"/>
        </w:rPr>
        <w:fldChar w:fldCharType="end"/>
      </w:r>
      <w:r w:rsidR="009B1233">
        <w:rPr>
          <w:lang w:val="en-GB"/>
        </w:rPr>
      </w:r>
      <w:r w:rsidR="009B1233">
        <w:rPr>
          <w:lang w:val="en-GB"/>
        </w:rPr>
        <w:fldChar w:fldCharType="separate"/>
      </w:r>
      <w:r w:rsidR="008053E8" w:rsidRPr="008053E8">
        <w:rPr>
          <w:noProof/>
          <w:vertAlign w:val="superscript"/>
          <w:lang w:val="en-GB"/>
        </w:rPr>
        <w:t>41</w:t>
      </w:r>
      <w:r w:rsidR="009B1233">
        <w:rPr>
          <w:lang w:val="en-GB"/>
        </w:rPr>
        <w:fldChar w:fldCharType="end"/>
      </w:r>
      <w:r w:rsidRPr="009A67FB">
        <w:rPr>
          <w:lang w:val="en-GB"/>
        </w:rPr>
        <w:t xml:space="preserve"> With this in mind, a holistic approach needs to be taken, targeting individual-level factors such as personal beliefs, working with healthcare providers to minimise structural barriers, and developing polices and initia</w:t>
      </w:r>
      <w:r w:rsidR="00033626">
        <w:rPr>
          <w:lang w:val="en-GB"/>
        </w:rPr>
        <w:t>tives designed to change social</w:t>
      </w:r>
      <w:r w:rsidR="00652250">
        <w:rPr>
          <w:lang w:val="en-GB"/>
        </w:rPr>
        <w:t xml:space="preserve"> b</w:t>
      </w:r>
      <w:r w:rsidR="00033626">
        <w:rPr>
          <w:lang w:val="en-GB"/>
        </w:rPr>
        <w:t xml:space="preserve">eliefs about </w:t>
      </w:r>
      <w:r w:rsidR="00B73EA7">
        <w:rPr>
          <w:lang w:val="en-GB"/>
        </w:rPr>
        <w:t>STIs</w:t>
      </w:r>
      <w:r w:rsidRPr="009A67FB">
        <w:rPr>
          <w:lang w:val="en-GB"/>
        </w:rPr>
        <w:t>.</w:t>
      </w:r>
      <w:r w:rsidR="00F306DF">
        <w:rPr>
          <w:lang w:val="en-GB"/>
        </w:rPr>
        <w:t xml:space="preserve"> Specific</w:t>
      </w:r>
      <w:r w:rsidR="000F3D78">
        <w:rPr>
          <w:lang w:val="en-GB"/>
        </w:rPr>
        <w:t xml:space="preserve"> interventions could include</w:t>
      </w:r>
      <w:r w:rsidR="00F306DF">
        <w:rPr>
          <w:lang w:val="en-GB"/>
        </w:rPr>
        <w:t xml:space="preserve"> providing more information about the testing procedure</w:t>
      </w:r>
      <w:r w:rsidR="000F3D78">
        <w:rPr>
          <w:lang w:val="en-GB"/>
        </w:rPr>
        <w:t xml:space="preserve">, </w:t>
      </w:r>
      <w:r w:rsidR="00A268B9">
        <w:rPr>
          <w:lang w:val="en-GB"/>
        </w:rPr>
        <w:t>perhaps emulating ways this has been done previously in New Zealand regarding condom promotion.</w:t>
      </w:r>
      <w:r w:rsidR="00305922">
        <w:rPr>
          <w:lang w:val="en-GB"/>
        </w:rPr>
        <w:fldChar w:fldCharType="begin"/>
      </w:r>
      <w:r w:rsidR="008053E8">
        <w:rPr>
          <w:lang w:val="en-GB"/>
        </w:rPr>
        <w:instrText xml:space="preserve"> ADDIN EN.CITE &lt;EndNote&gt;&lt;Cite&gt;&lt;Author&gt;Hoare&lt;/Author&gt;&lt;Year&gt;2016&lt;/Year&gt;&lt;RecNum&gt;15800&lt;/RecNum&gt;&lt;DisplayText&gt;&lt;style face="superscript"&gt;42&lt;/style&gt;&lt;/DisplayText&gt;&lt;record&gt;&lt;rec-number&gt;15800&lt;/rec-number&gt;&lt;foreign-keys&gt;&lt;key app="EN" db-id="xxett0apcfsarre20do5pveetx5p02tzapze" timestamp="1488002688"&gt;15800&lt;/key&gt;&lt;/foreign-keys&gt;&lt;ref-type name="Journal Article"&gt;17&lt;/ref-type&gt;&lt;contributors&gt;&lt;authors&gt;&lt;author&gt;Hoare, K. J.&lt;/author&gt;&lt;author&gt;Decker, E.&lt;/author&gt;&lt;/authors&gt;&lt;/contributors&gt;&lt;titles&gt;&lt;title&gt;The role of a sexual health promotion leaflet for 15-18 year olds in catalysing conversations: A constructivist grounded theory&lt;/title&gt;&lt;secondary-title&gt;Collegian&lt;/secondary-title&gt;&lt;alt-title&gt;Collegian (Royal College of Nursing, Australia)&lt;/alt-title&gt;&lt;/titles&gt;&lt;periodical&gt;&lt;full-title&gt;Collegian&lt;/full-title&gt;&lt;abbr-1&gt;Collegian&lt;/abbr-1&gt;&lt;abbr-2&gt;Collegian&lt;/abbr-2&gt;&lt;/periodical&gt;&lt;pages&gt;3-11&lt;/pages&gt;&lt;volume&gt;23&lt;/volume&gt;&lt;number&gt;1&lt;/number&gt;&lt;edition&gt;2016/05/18&lt;/edition&gt;&lt;keywords&gt;&lt;keyword&gt;Adolescent&lt;/keyword&gt;&lt;keyword&gt;*Communication&lt;/keyword&gt;&lt;keyword&gt;Condoms/*utilization&lt;/keyword&gt;&lt;keyword&gt;Female&lt;/keyword&gt;&lt;keyword&gt;Grounded Theory&lt;/keyword&gt;&lt;keyword&gt;Health Promotion/*methods&lt;/keyword&gt;&lt;keyword&gt;Humans&lt;/keyword&gt;&lt;keyword&gt;Male&lt;/keyword&gt;&lt;keyword&gt;New Zealand&lt;/keyword&gt;&lt;keyword&gt;Pregnancy&lt;/keyword&gt;&lt;keyword&gt;Pregnancy in Adolescence/*prevention &amp;amp; control/*statistics &amp;amp; numerical data&lt;/keyword&gt;&lt;keyword&gt;*Publications&lt;/keyword&gt;&lt;keyword&gt;School Health Services/*organization &amp;amp; administration&lt;/keyword&gt;&lt;keyword&gt;Sex Education/*methods&lt;/keyword&gt;&lt;/keywords&gt;&lt;dates&gt;&lt;year&gt;2016&lt;/year&gt;&lt;/dates&gt;&lt;isbn&gt;1322-7696 (Print)&amp;#xD;1322-7696&lt;/isbn&gt;&lt;accession-num&gt;27188034&lt;/accession-num&gt;&lt;urls&gt;&lt;/urls&gt;&lt;remote-database-provider&gt;NLM&lt;/remote-database-provider&gt;&lt;language&gt;eng&lt;/language&gt;&lt;/record&gt;&lt;/Cite&gt;&lt;/EndNote&gt;</w:instrText>
      </w:r>
      <w:r w:rsidR="00305922">
        <w:rPr>
          <w:lang w:val="en-GB"/>
        </w:rPr>
        <w:fldChar w:fldCharType="separate"/>
      </w:r>
      <w:r w:rsidR="008053E8" w:rsidRPr="008053E8">
        <w:rPr>
          <w:noProof/>
          <w:vertAlign w:val="superscript"/>
          <w:lang w:val="en-GB"/>
        </w:rPr>
        <w:t>42</w:t>
      </w:r>
      <w:r w:rsidR="00305922">
        <w:rPr>
          <w:lang w:val="en-GB"/>
        </w:rPr>
        <w:fldChar w:fldCharType="end"/>
      </w:r>
      <w:r w:rsidR="00A268B9">
        <w:rPr>
          <w:lang w:val="en-GB"/>
        </w:rPr>
        <w:t xml:space="preserve"> In addition, </w:t>
      </w:r>
      <w:r w:rsidR="00F306DF">
        <w:rPr>
          <w:lang w:val="en-GB"/>
        </w:rPr>
        <w:t xml:space="preserve">making sexual health consultations free for </w:t>
      </w:r>
      <w:r w:rsidR="00E160A3">
        <w:rPr>
          <w:lang w:val="en-GB"/>
        </w:rPr>
        <w:t>everyone</w:t>
      </w:r>
      <w:r w:rsidR="000F3D78">
        <w:rPr>
          <w:lang w:val="en-GB"/>
        </w:rPr>
        <w:t xml:space="preserve"> and developing initiatives which encourage open discussion of STIs to reduce the stigma surrounding them</w:t>
      </w:r>
      <w:r w:rsidR="00A268B9">
        <w:rPr>
          <w:lang w:val="en-GB"/>
        </w:rPr>
        <w:t xml:space="preserve"> would be key areas of focus</w:t>
      </w:r>
      <w:r w:rsidR="000F3D78">
        <w:rPr>
          <w:lang w:val="en-GB"/>
        </w:rPr>
        <w:t>.</w:t>
      </w:r>
    </w:p>
    <w:p w14:paraId="4C27296E" w14:textId="77777777" w:rsidR="0016363D" w:rsidRDefault="0016363D" w:rsidP="00505298">
      <w:pPr>
        <w:spacing w:after="160" w:line="259" w:lineRule="auto"/>
        <w:rPr>
          <w:lang w:val="en-GB"/>
        </w:rPr>
      </w:pPr>
    </w:p>
    <w:p w14:paraId="61E4910E" w14:textId="189DA46C" w:rsidR="00C62800" w:rsidRPr="00C62800" w:rsidRDefault="00C62800" w:rsidP="00505298">
      <w:pPr>
        <w:spacing w:after="160" w:line="259" w:lineRule="auto"/>
        <w:rPr>
          <w:b/>
          <w:sz w:val="28"/>
          <w:lang w:val="en-GB"/>
        </w:rPr>
      </w:pPr>
      <w:r w:rsidRPr="00C62800">
        <w:rPr>
          <w:b/>
          <w:sz w:val="28"/>
          <w:lang w:val="en-GB"/>
        </w:rPr>
        <w:t>Funders</w:t>
      </w:r>
    </w:p>
    <w:p w14:paraId="325EEA5E" w14:textId="6CA4323A" w:rsidR="003A7E3E" w:rsidRDefault="00C62800" w:rsidP="00505298">
      <w:pPr>
        <w:spacing w:after="160" w:line="259" w:lineRule="auto"/>
        <w:rPr>
          <w:lang w:val="en-GB"/>
        </w:rPr>
      </w:pPr>
      <w:r w:rsidRPr="00C62800">
        <w:rPr>
          <w:lang w:val="en-GB"/>
        </w:rPr>
        <w:t xml:space="preserve">This work was supported by the </w:t>
      </w:r>
      <w:r w:rsidR="001D1CD8">
        <w:rPr>
          <w:i/>
        </w:rPr>
        <w:t>funder name</w:t>
      </w:r>
      <w:r w:rsidR="001D1CD8" w:rsidRPr="001D1CD8">
        <w:rPr>
          <w:i/>
        </w:rPr>
        <w:t xml:space="preserve"> removed for review purposes</w:t>
      </w:r>
      <w:r w:rsidR="001D1CD8" w:rsidRPr="00C62800">
        <w:rPr>
          <w:lang w:val="en-GB"/>
        </w:rPr>
        <w:t xml:space="preserve"> </w:t>
      </w:r>
      <w:r w:rsidRPr="00C62800">
        <w:rPr>
          <w:lang w:val="en-GB"/>
        </w:rPr>
        <w:t>[grant number E2561].</w:t>
      </w:r>
    </w:p>
    <w:p w14:paraId="680E8703" w14:textId="77777777" w:rsidR="00C62800" w:rsidRPr="00505298" w:rsidRDefault="00C62800" w:rsidP="00505298">
      <w:pPr>
        <w:spacing w:after="160" w:line="259" w:lineRule="auto"/>
        <w:rPr>
          <w:lang w:val="en-GB"/>
        </w:rPr>
      </w:pPr>
    </w:p>
    <w:p w14:paraId="6E64AF36" w14:textId="19EC2AF6" w:rsidR="005D47A5" w:rsidRPr="00F907BF" w:rsidRDefault="00F907BF" w:rsidP="00762DFB">
      <w:pPr>
        <w:spacing w:after="160" w:line="259" w:lineRule="auto"/>
        <w:rPr>
          <w:sz w:val="28"/>
          <w:lang w:val="en-GB"/>
        </w:rPr>
      </w:pPr>
      <w:r w:rsidRPr="00F907BF">
        <w:rPr>
          <w:b/>
          <w:sz w:val="28"/>
          <w:lang w:val="en-GB"/>
        </w:rPr>
        <w:t>References</w:t>
      </w:r>
    </w:p>
    <w:p w14:paraId="06827E01" w14:textId="77777777" w:rsidR="008053E8" w:rsidRPr="008053E8" w:rsidRDefault="005D47A5" w:rsidP="008053E8">
      <w:pPr>
        <w:pStyle w:val="EndNoteBibliography"/>
        <w:spacing w:after="0"/>
      </w:pPr>
      <w:r>
        <w:rPr>
          <w:lang w:val="en-GB"/>
        </w:rPr>
        <w:fldChar w:fldCharType="begin"/>
      </w:r>
      <w:r>
        <w:rPr>
          <w:lang w:val="en-GB"/>
        </w:rPr>
        <w:instrText xml:space="preserve"> ADDIN EN.REFLIST </w:instrText>
      </w:r>
      <w:r>
        <w:rPr>
          <w:lang w:val="en-GB"/>
        </w:rPr>
        <w:fldChar w:fldCharType="separate"/>
      </w:r>
      <w:r w:rsidR="008053E8" w:rsidRPr="008053E8">
        <w:t>1.</w:t>
      </w:r>
      <w:r w:rsidR="008053E8" w:rsidRPr="008053E8">
        <w:tab/>
        <w:t xml:space="preserve">Haggerty CL, Gottlieb SL, Taylor BD, Low N, Xu F, Ness RB. Risk of sequelae after Chlamydia trachomatis genital infection in women. </w:t>
      </w:r>
      <w:r w:rsidR="008053E8" w:rsidRPr="008053E8">
        <w:rPr>
          <w:i/>
        </w:rPr>
        <w:t>J Infect Dis</w:t>
      </w:r>
      <w:r w:rsidR="008053E8" w:rsidRPr="008053E8">
        <w:t>. 2010;201 Suppl 2:S134-55.</w:t>
      </w:r>
    </w:p>
    <w:p w14:paraId="3112C42C" w14:textId="77777777" w:rsidR="008053E8" w:rsidRPr="008053E8" w:rsidRDefault="008053E8" w:rsidP="008053E8">
      <w:pPr>
        <w:pStyle w:val="EndNoteBibliography"/>
        <w:spacing w:after="0"/>
      </w:pPr>
      <w:r w:rsidRPr="008053E8">
        <w:lastRenderedPageBreak/>
        <w:t>2.</w:t>
      </w:r>
      <w:r w:rsidRPr="008053E8">
        <w:tab/>
        <w:t xml:space="preserve">Denison HJ, Curtis EM, Clynes MA, Bromhead C, Dennison EM, Grainger R. The incidence of sexually acquired reactive arthritis: a systematic literature review. </w:t>
      </w:r>
      <w:r w:rsidRPr="008053E8">
        <w:rPr>
          <w:i/>
        </w:rPr>
        <w:t>Clin Rheumatol</w:t>
      </w:r>
      <w:r w:rsidRPr="008053E8">
        <w:t>. 2016.</w:t>
      </w:r>
    </w:p>
    <w:p w14:paraId="393C8FE9" w14:textId="77777777" w:rsidR="008053E8" w:rsidRPr="008053E8" w:rsidRDefault="008053E8" w:rsidP="008053E8">
      <w:pPr>
        <w:pStyle w:val="EndNoteBibliography"/>
        <w:spacing w:after="0"/>
      </w:pPr>
      <w:r w:rsidRPr="008053E8">
        <w:t>3.</w:t>
      </w:r>
      <w:r w:rsidRPr="008053E8">
        <w:tab/>
        <w:t xml:space="preserve">Bosch FX, Lorincz A, Munoz N, Meijer CJ, Shah KV. The causal relation between human papillomavirus and cervical cancer. </w:t>
      </w:r>
      <w:r w:rsidRPr="008053E8">
        <w:rPr>
          <w:i/>
        </w:rPr>
        <w:t>J Clin Pathol</w:t>
      </w:r>
      <w:r w:rsidRPr="008053E8">
        <w:t>. 2002;55(4):244-65.</w:t>
      </w:r>
    </w:p>
    <w:p w14:paraId="666F4739" w14:textId="77777777" w:rsidR="008053E8" w:rsidRPr="008053E8" w:rsidRDefault="008053E8" w:rsidP="008053E8">
      <w:pPr>
        <w:pStyle w:val="EndNoteBibliography"/>
        <w:spacing w:after="0"/>
      </w:pPr>
      <w:r w:rsidRPr="008053E8">
        <w:t>4.</w:t>
      </w:r>
      <w:r w:rsidRPr="008053E8">
        <w:tab/>
        <w:t xml:space="preserve">Singh AE, Romanowski B. Syphilis: review with emphasis on clinical, epidemiologic, and some biologic features. </w:t>
      </w:r>
      <w:r w:rsidRPr="008053E8">
        <w:rPr>
          <w:i/>
        </w:rPr>
        <w:t>Clin Microbiol Rev</w:t>
      </w:r>
      <w:r w:rsidRPr="008053E8">
        <w:t>. 1999;12(2):187-209.</w:t>
      </w:r>
    </w:p>
    <w:p w14:paraId="1DC205ED" w14:textId="77777777" w:rsidR="008053E8" w:rsidRPr="008053E8" w:rsidRDefault="008053E8" w:rsidP="008053E8">
      <w:pPr>
        <w:pStyle w:val="EndNoteBibliography"/>
        <w:spacing w:after="0"/>
      </w:pPr>
      <w:r w:rsidRPr="008053E8">
        <w:t>5.</w:t>
      </w:r>
      <w:r w:rsidRPr="008053E8">
        <w:tab/>
        <w:t xml:space="preserve">Pau AK, George JM. Antiretroviral therapy: current drugs. </w:t>
      </w:r>
      <w:r w:rsidRPr="008053E8">
        <w:rPr>
          <w:i/>
        </w:rPr>
        <w:t>Infect Dis Clin North Am</w:t>
      </w:r>
      <w:r w:rsidRPr="008053E8">
        <w:t>. 2014;28(3):371-402.</w:t>
      </w:r>
    </w:p>
    <w:p w14:paraId="7C25068F" w14:textId="77777777" w:rsidR="008053E8" w:rsidRPr="008053E8" w:rsidRDefault="008053E8" w:rsidP="008053E8">
      <w:pPr>
        <w:pStyle w:val="EndNoteBibliography"/>
        <w:spacing w:after="0"/>
      </w:pPr>
      <w:r w:rsidRPr="008053E8">
        <w:t>6.</w:t>
      </w:r>
      <w:r w:rsidRPr="008053E8">
        <w:tab/>
        <w:t xml:space="preserve">Cutts FT, Franceschi S, Goldie S, Castellsague X, de Sanjose S, Garnett G, et al. Human papillomavirus and HPV vaccines: a review. </w:t>
      </w:r>
      <w:r w:rsidRPr="008053E8">
        <w:rPr>
          <w:i/>
        </w:rPr>
        <w:t>Bull World Health Organ</w:t>
      </w:r>
      <w:r w:rsidRPr="008053E8">
        <w:t>. 2007;85(9):719-26.</w:t>
      </w:r>
    </w:p>
    <w:p w14:paraId="7A0AAA17" w14:textId="77777777" w:rsidR="008053E8" w:rsidRPr="008053E8" w:rsidRDefault="008053E8" w:rsidP="008053E8">
      <w:pPr>
        <w:pStyle w:val="EndNoteBibliography"/>
        <w:spacing w:after="0"/>
      </w:pPr>
      <w:r w:rsidRPr="008053E8">
        <w:t>7.</w:t>
      </w:r>
      <w:r w:rsidRPr="008053E8">
        <w:tab/>
        <w:t xml:space="preserve">Unemo M, Shafer WM. Antimicrobial resistance in Neisseria gonorrhoeae in the 21st century: past, evolution, and future. </w:t>
      </w:r>
      <w:r w:rsidRPr="008053E8">
        <w:rPr>
          <w:i/>
        </w:rPr>
        <w:t>Clin Microbiol Rev</w:t>
      </w:r>
      <w:r w:rsidRPr="008053E8">
        <w:t>. 2014;27(3):587-613.</w:t>
      </w:r>
    </w:p>
    <w:p w14:paraId="6ABACEBE" w14:textId="77777777" w:rsidR="008053E8" w:rsidRPr="008053E8" w:rsidRDefault="008053E8" w:rsidP="008053E8">
      <w:pPr>
        <w:pStyle w:val="EndNoteBibliography"/>
        <w:spacing w:after="0"/>
      </w:pPr>
      <w:r w:rsidRPr="008053E8">
        <w:t>8.</w:t>
      </w:r>
      <w:r w:rsidRPr="008053E8">
        <w:tab/>
        <w:t xml:space="preserve">Read P, Fairley CK, Chow EP. Increasing trends of syphilis among men who have sex with men in high income countries. </w:t>
      </w:r>
      <w:r w:rsidRPr="008053E8">
        <w:rPr>
          <w:i/>
        </w:rPr>
        <w:t>Sex Health</w:t>
      </w:r>
      <w:r w:rsidRPr="008053E8">
        <w:t>. 2015;12(2):155-63.</w:t>
      </w:r>
    </w:p>
    <w:p w14:paraId="6A6ACF9A" w14:textId="77777777" w:rsidR="008053E8" w:rsidRPr="008053E8" w:rsidRDefault="008053E8" w:rsidP="008053E8">
      <w:pPr>
        <w:pStyle w:val="EndNoteBibliography"/>
        <w:spacing w:after="0"/>
      </w:pPr>
      <w:r w:rsidRPr="008053E8">
        <w:t>9.</w:t>
      </w:r>
      <w:r w:rsidRPr="008053E8">
        <w:tab/>
        <w:t xml:space="preserve">Detels R, Green AM, Klausner JD, Katzenstein D, Gaydos C, Handsfield H, et al. The incidence and correlates of symptomatic and asymptomatic Chlamydia trachomatis and Neisseria gonorrhoeae infections in selected populations in five countries. </w:t>
      </w:r>
      <w:r w:rsidRPr="008053E8">
        <w:rPr>
          <w:i/>
        </w:rPr>
        <w:t>Sex Transm Dis</w:t>
      </w:r>
      <w:r w:rsidRPr="008053E8">
        <w:t>. 2011;38(6):503-9.</w:t>
      </w:r>
    </w:p>
    <w:p w14:paraId="2948CBD6" w14:textId="77777777" w:rsidR="008053E8" w:rsidRPr="008053E8" w:rsidRDefault="008053E8" w:rsidP="008053E8">
      <w:pPr>
        <w:pStyle w:val="EndNoteBibliography"/>
        <w:spacing w:after="0"/>
      </w:pPr>
      <w:r w:rsidRPr="008053E8">
        <w:t>10.</w:t>
      </w:r>
      <w:r w:rsidRPr="008053E8">
        <w:tab/>
        <w:t xml:space="preserve">Welsh DP, Grello CM, Harper MS. No strings attached: the nature of casual sex in college students. </w:t>
      </w:r>
      <w:r w:rsidRPr="008053E8">
        <w:rPr>
          <w:i/>
        </w:rPr>
        <w:t>J Sex Res</w:t>
      </w:r>
      <w:r w:rsidRPr="008053E8">
        <w:t>. 2006;43(3):255-67.</w:t>
      </w:r>
    </w:p>
    <w:p w14:paraId="3AEAB5F6" w14:textId="77777777" w:rsidR="008053E8" w:rsidRPr="008053E8" w:rsidRDefault="008053E8" w:rsidP="008053E8">
      <w:pPr>
        <w:pStyle w:val="EndNoteBibliography"/>
        <w:spacing w:after="0"/>
      </w:pPr>
      <w:r w:rsidRPr="008053E8">
        <w:t>11.</w:t>
      </w:r>
      <w:r w:rsidRPr="008053E8">
        <w:tab/>
        <w:t xml:space="preserve">Lewis JE, Miguez-Burban, M., Malow, R. M. HIV Risk Behavior among College Students in the United States. </w:t>
      </w:r>
      <w:r w:rsidRPr="008053E8">
        <w:rPr>
          <w:i/>
        </w:rPr>
        <w:t>College Student Journa</w:t>
      </w:r>
      <w:r w:rsidRPr="008053E8">
        <w:t>. 2009;42:475-91.</w:t>
      </w:r>
    </w:p>
    <w:p w14:paraId="6FB377E4" w14:textId="77777777" w:rsidR="008053E8" w:rsidRPr="008053E8" w:rsidRDefault="008053E8" w:rsidP="008053E8">
      <w:pPr>
        <w:pStyle w:val="EndNoteBibliography"/>
        <w:spacing w:after="0"/>
      </w:pPr>
      <w:r w:rsidRPr="008053E8">
        <w:t>12.</w:t>
      </w:r>
      <w:r w:rsidRPr="008053E8">
        <w:tab/>
        <w:t xml:space="preserve">Karam E, Kypri K, Salamoun M. Alcohol use among college students: an international perspective. </w:t>
      </w:r>
      <w:r w:rsidRPr="008053E8">
        <w:rPr>
          <w:i/>
        </w:rPr>
        <w:t>Curr Opin Psychiatry</w:t>
      </w:r>
      <w:r w:rsidRPr="008053E8">
        <w:t>. 2007;20(3):213-21.</w:t>
      </w:r>
    </w:p>
    <w:p w14:paraId="6F3D322E" w14:textId="77777777" w:rsidR="008053E8" w:rsidRPr="008053E8" w:rsidRDefault="008053E8" w:rsidP="008053E8">
      <w:pPr>
        <w:pStyle w:val="EndNoteBibliography"/>
        <w:spacing w:after="0"/>
      </w:pPr>
      <w:r w:rsidRPr="008053E8">
        <w:t>13.</w:t>
      </w:r>
      <w:r w:rsidRPr="008053E8">
        <w:tab/>
        <w:t xml:space="preserve">Kypri K, Langley JD, McGee R, Saunders JB, Williams S. High prevalence, persistent hazardous drinking among New Zealand tertiary students. </w:t>
      </w:r>
      <w:r w:rsidRPr="008053E8">
        <w:rPr>
          <w:i/>
        </w:rPr>
        <w:t>Alcohol Alcohol</w:t>
      </w:r>
      <w:r w:rsidRPr="008053E8">
        <w:t>. 2002;37(5):457-64.</w:t>
      </w:r>
    </w:p>
    <w:p w14:paraId="604DCD37" w14:textId="77777777" w:rsidR="008053E8" w:rsidRPr="008053E8" w:rsidRDefault="008053E8" w:rsidP="008053E8">
      <w:pPr>
        <w:pStyle w:val="EndNoteBibliography"/>
        <w:spacing w:after="0"/>
      </w:pPr>
      <w:r w:rsidRPr="008053E8">
        <w:t>14.</w:t>
      </w:r>
      <w:r w:rsidRPr="008053E8">
        <w:tab/>
        <w:t xml:space="preserve">Aicken CR, Nardone A, Mercer CH. Alcohol misuse, sexual risk behaviour and adverse sexual health outcomes: evidence from Britain's national probability sexual behaviour surveys. </w:t>
      </w:r>
      <w:r w:rsidRPr="008053E8">
        <w:rPr>
          <w:i/>
        </w:rPr>
        <w:t>J Public Health (Oxf)</w:t>
      </w:r>
      <w:r w:rsidRPr="008053E8">
        <w:t>. 2011;33(2):262-71.</w:t>
      </w:r>
    </w:p>
    <w:p w14:paraId="1854A46C" w14:textId="77777777" w:rsidR="008053E8" w:rsidRPr="008053E8" w:rsidRDefault="008053E8" w:rsidP="008053E8">
      <w:pPr>
        <w:pStyle w:val="EndNoteBibliography"/>
        <w:spacing w:after="0"/>
      </w:pPr>
      <w:r w:rsidRPr="008053E8">
        <w:t>15.</w:t>
      </w:r>
      <w:r w:rsidRPr="008053E8">
        <w:tab/>
        <w:t xml:space="preserve">Connor J, Psutka R, Cousins K, Gray A, Kypri K. Risky drinking, risky sex: a national study of New Zealand university students. </w:t>
      </w:r>
      <w:r w:rsidRPr="008053E8">
        <w:rPr>
          <w:i/>
        </w:rPr>
        <w:t>Alcohol Clin Exp Res</w:t>
      </w:r>
      <w:r w:rsidRPr="008053E8">
        <w:t>. 2013;37(11):1971-8.</w:t>
      </w:r>
    </w:p>
    <w:p w14:paraId="251152E9" w14:textId="77777777" w:rsidR="008053E8" w:rsidRPr="008053E8" w:rsidRDefault="008053E8" w:rsidP="008053E8">
      <w:pPr>
        <w:pStyle w:val="EndNoteBibliography"/>
        <w:spacing w:after="0"/>
      </w:pPr>
      <w:r w:rsidRPr="008053E8">
        <w:t>16.</w:t>
      </w:r>
      <w:r w:rsidRPr="008053E8">
        <w:tab/>
        <w:t xml:space="preserve">LeFevre ML. U.S. Preventive Services Task Force (USPSTF): screening for chlamydia and gonorrhea. </w:t>
      </w:r>
      <w:r w:rsidRPr="008053E8">
        <w:rPr>
          <w:i/>
        </w:rPr>
        <w:t>Ann Intern Med</w:t>
      </w:r>
      <w:r w:rsidRPr="008053E8">
        <w:t>. 2014;161:902-10.</w:t>
      </w:r>
    </w:p>
    <w:p w14:paraId="23FD04FF" w14:textId="77777777" w:rsidR="008053E8" w:rsidRPr="008053E8" w:rsidRDefault="008053E8" w:rsidP="008053E8">
      <w:pPr>
        <w:pStyle w:val="EndNoteBibliography"/>
        <w:spacing w:after="0"/>
      </w:pPr>
      <w:r w:rsidRPr="008053E8">
        <w:t>17.</w:t>
      </w:r>
      <w:r w:rsidRPr="008053E8">
        <w:tab/>
        <w:t>Australasian Society for HIV Medicine. HIV, viral hepatitis &amp; STIs. A guide for primary care providers. 2014.</w:t>
      </w:r>
    </w:p>
    <w:p w14:paraId="14ECAE52" w14:textId="77777777" w:rsidR="008053E8" w:rsidRPr="008053E8" w:rsidRDefault="008053E8" w:rsidP="008053E8">
      <w:pPr>
        <w:pStyle w:val="EndNoteBibliography"/>
        <w:spacing w:after="0"/>
      </w:pPr>
      <w:r w:rsidRPr="008053E8">
        <w:t>18.</w:t>
      </w:r>
      <w:r w:rsidRPr="008053E8">
        <w:tab/>
        <w:t>NZSHS. Chlamydia Management Guidelines. Wellington, New Zealand: Ministry of Health, 2015.</w:t>
      </w:r>
    </w:p>
    <w:p w14:paraId="2517A879" w14:textId="77777777" w:rsidR="008053E8" w:rsidRPr="008053E8" w:rsidRDefault="008053E8" w:rsidP="008053E8">
      <w:pPr>
        <w:pStyle w:val="EndNoteBibliography"/>
        <w:spacing w:after="0"/>
      </w:pPr>
      <w:r w:rsidRPr="008053E8">
        <w:t>19.</w:t>
      </w:r>
      <w:r w:rsidRPr="008053E8">
        <w:tab/>
        <w:t xml:space="preserve">Morris JL, Rushwan H. Adolescent sexual and reproductive health: The global challenges. </w:t>
      </w:r>
      <w:r w:rsidRPr="008053E8">
        <w:rPr>
          <w:i/>
        </w:rPr>
        <w:t>Int J Gynaecol Obstet</w:t>
      </w:r>
      <w:r w:rsidRPr="008053E8">
        <w:t>. 2015;131 Suppl 1:S40-2.</w:t>
      </w:r>
    </w:p>
    <w:p w14:paraId="196C68CD" w14:textId="77777777" w:rsidR="008053E8" w:rsidRPr="008053E8" w:rsidRDefault="008053E8" w:rsidP="008053E8">
      <w:pPr>
        <w:pStyle w:val="EndNoteBibliography"/>
        <w:spacing w:after="0"/>
      </w:pPr>
      <w:r w:rsidRPr="008053E8">
        <w:t>20.</w:t>
      </w:r>
      <w:r w:rsidRPr="008053E8">
        <w:tab/>
        <w:t>ESR Annual Surveillance Report - Sexually Transmitted Infections in New Zealand, 2013. Porirua, New Zealand: The Institute of Environmental Science and Research Ltd., 2014.</w:t>
      </w:r>
    </w:p>
    <w:p w14:paraId="02124AB6" w14:textId="77777777" w:rsidR="008053E8" w:rsidRPr="008053E8" w:rsidRDefault="008053E8" w:rsidP="008053E8">
      <w:pPr>
        <w:pStyle w:val="EndNoteBibliography"/>
        <w:spacing w:after="0"/>
      </w:pPr>
      <w:r w:rsidRPr="008053E8">
        <w:t>21.</w:t>
      </w:r>
      <w:r w:rsidRPr="008053E8">
        <w:tab/>
        <w:t>Schreier M. Qualitative content analysis in practice: Sage, Thousand Oaks, California; 2012.</w:t>
      </w:r>
    </w:p>
    <w:p w14:paraId="2BACEDBB" w14:textId="77777777" w:rsidR="008053E8" w:rsidRPr="008053E8" w:rsidRDefault="008053E8" w:rsidP="008053E8">
      <w:pPr>
        <w:pStyle w:val="EndNoteBibliography"/>
        <w:spacing w:after="0"/>
      </w:pPr>
      <w:r w:rsidRPr="008053E8">
        <w:t>22.</w:t>
      </w:r>
      <w:r w:rsidRPr="008053E8">
        <w:tab/>
        <w:t>Goffman E. Stigma: Notes on the Management of Spoiled Identity,1963.</w:t>
      </w:r>
    </w:p>
    <w:p w14:paraId="50D72CE1" w14:textId="77777777" w:rsidR="008053E8" w:rsidRPr="008053E8" w:rsidRDefault="008053E8" w:rsidP="008053E8">
      <w:pPr>
        <w:pStyle w:val="EndNoteBibliography"/>
        <w:spacing w:after="0"/>
      </w:pPr>
      <w:r w:rsidRPr="008053E8">
        <w:t>23.</w:t>
      </w:r>
      <w:r w:rsidRPr="008053E8">
        <w:tab/>
        <w:t xml:space="preserve">Zakher B, Kang M. Attitudes to chlamydia screening in general practice among Australian university students: a pilot study. </w:t>
      </w:r>
      <w:r w:rsidRPr="008053E8">
        <w:rPr>
          <w:i/>
        </w:rPr>
        <w:t>Sex Health</w:t>
      </w:r>
      <w:r w:rsidRPr="008053E8">
        <w:t>. 2008;5(4):359-63.</w:t>
      </w:r>
    </w:p>
    <w:p w14:paraId="0487A3EE" w14:textId="77777777" w:rsidR="008053E8" w:rsidRPr="008053E8" w:rsidRDefault="008053E8" w:rsidP="008053E8">
      <w:pPr>
        <w:pStyle w:val="EndNoteBibliography"/>
        <w:spacing w:after="0"/>
      </w:pPr>
      <w:r w:rsidRPr="008053E8">
        <w:t>24.</w:t>
      </w:r>
      <w:r w:rsidRPr="008053E8">
        <w:tab/>
        <w:t xml:space="preserve">Abel G, Brunton C. Young people's use of condoms and their perceived vulnerability to sexually transmitted infections. </w:t>
      </w:r>
      <w:r w:rsidRPr="008053E8">
        <w:rPr>
          <w:i/>
        </w:rPr>
        <w:t>Aust N Z J Public Health</w:t>
      </w:r>
      <w:r w:rsidRPr="008053E8">
        <w:t>. 2005;29(3):254-60.</w:t>
      </w:r>
    </w:p>
    <w:p w14:paraId="480C197D" w14:textId="77777777" w:rsidR="008053E8" w:rsidRPr="008053E8" w:rsidRDefault="008053E8" w:rsidP="008053E8">
      <w:pPr>
        <w:pStyle w:val="EndNoteBibliography"/>
        <w:spacing w:after="0"/>
      </w:pPr>
      <w:r w:rsidRPr="008053E8">
        <w:t>25.</w:t>
      </w:r>
      <w:r w:rsidRPr="008053E8">
        <w:tab/>
        <w:t xml:space="preserve">Ethier KA, Kershaw T, Niccolai L, Lewis JB, Ickovics JR. Adolescent women underestimate their susceptibility to sexually transmitted infections. </w:t>
      </w:r>
      <w:r w:rsidRPr="008053E8">
        <w:rPr>
          <w:i/>
        </w:rPr>
        <w:t>Sex Transm Infect</w:t>
      </w:r>
      <w:r w:rsidRPr="008053E8">
        <w:t>. 2003;79(5):408-11.</w:t>
      </w:r>
    </w:p>
    <w:p w14:paraId="450AB0F1" w14:textId="77777777" w:rsidR="008053E8" w:rsidRPr="008053E8" w:rsidRDefault="008053E8" w:rsidP="008053E8">
      <w:pPr>
        <w:pStyle w:val="EndNoteBibliography"/>
        <w:spacing w:after="0"/>
      </w:pPr>
      <w:r w:rsidRPr="008053E8">
        <w:t>26.</w:t>
      </w:r>
      <w:r w:rsidRPr="008053E8">
        <w:tab/>
        <w:t xml:space="preserve">Wolfers M, de Zwart O, Kok G. Adolescents in The Netherlands underestimate risk for sexually transmitted infections and deny the need for sexually transmitted infection testing. </w:t>
      </w:r>
      <w:r w:rsidRPr="008053E8">
        <w:rPr>
          <w:i/>
        </w:rPr>
        <w:t>AIDS Patient Care STDS</w:t>
      </w:r>
      <w:r w:rsidRPr="008053E8">
        <w:t>. 2011;25(5):311-9.</w:t>
      </w:r>
    </w:p>
    <w:p w14:paraId="2AB58F90" w14:textId="77777777" w:rsidR="008053E8" w:rsidRPr="008053E8" w:rsidRDefault="008053E8" w:rsidP="008053E8">
      <w:pPr>
        <w:pStyle w:val="EndNoteBibliography"/>
        <w:spacing w:after="0"/>
      </w:pPr>
      <w:r w:rsidRPr="008053E8">
        <w:lastRenderedPageBreak/>
        <w:t>27.</w:t>
      </w:r>
      <w:r w:rsidRPr="008053E8">
        <w:tab/>
        <w:t xml:space="preserve">Oliver de Visser R, O'Neill N. Identifying and understanding barriers to sexually transmissible infection testing among young people. </w:t>
      </w:r>
      <w:r w:rsidRPr="008053E8">
        <w:rPr>
          <w:i/>
        </w:rPr>
        <w:t>Sex Health</w:t>
      </w:r>
      <w:r w:rsidRPr="008053E8">
        <w:t>. 2013;10(6):553-8.</w:t>
      </w:r>
    </w:p>
    <w:p w14:paraId="4D59DD46" w14:textId="77777777" w:rsidR="008053E8" w:rsidRPr="008053E8" w:rsidRDefault="008053E8" w:rsidP="008053E8">
      <w:pPr>
        <w:pStyle w:val="EndNoteBibliography"/>
        <w:spacing w:after="0"/>
      </w:pPr>
      <w:r w:rsidRPr="008053E8">
        <w:t>28.</w:t>
      </w:r>
      <w:r w:rsidRPr="008053E8">
        <w:tab/>
        <w:t xml:space="preserve">Chaudhary R, Heffernan CM, Illsley AL, Jarvie LK, Lattimer C, Nwuba AE, et al. Opportunistic screening for Chlamydia: a pilot study into male perspectives on provision of Chlamydia screening in a UK university. </w:t>
      </w:r>
      <w:r w:rsidRPr="008053E8">
        <w:rPr>
          <w:i/>
        </w:rPr>
        <w:t>J Public Health (Oxf)</w:t>
      </w:r>
      <w:r w:rsidRPr="008053E8">
        <w:t>. 2008;30(4):466-71.</w:t>
      </w:r>
    </w:p>
    <w:p w14:paraId="6EFD53FE" w14:textId="45201618" w:rsidR="008053E8" w:rsidRPr="008053E8" w:rsidRDefault="008053E8" w:rsidP="008053E8">
      <w:pPr>
        <w:pStyle w:val="EndNoteBibliography"/>
        <w:spacing w:after="0"/>
      </w:pPr>
      <w:r w:rsidRPr="008053E8">
        <w:t>29.</w:t>
      </w:r>
      <w:r w:rsidRPr="008053E8">
        <w:tab/>
        <w:t xml:space="preserve">Beltzer N, Saboni L, Sauvage C, Lydie N, Semaille C, Warszawski J. An 18-year follow-up of HIV knowledge, risk perception, and practices in young adults. </w:t>
      </w:r>
      <w:r w:rsidRPr="008053E8">
        <w:rPr>
          <w:i/>
        </w:rPr>
        <w:t>A</w:t>
      </w:r>
      <w:r w:rsidR="00E160A3">
        <w:rPr>
          <w:i/>
        </w:rPr>
        <w:t>IDS</w:t>
      </w:r>
      <w:r w:rsidRPr="008053E8">
        <w:t>. 2013;27(6):1011-9.</w:t>
      </w:r>
    </w:p>
    <w:p w14:paraId="062C804E" w14:textId="77777777" w:rsidR="008053E8" w:rsidRPr="008053E8" w:rsidRDefault="008053E8" w:rsidP="008053E8">
      <w:pPr>
        <w:pStyle w:val="EndNoteBibliography"/>
        <w:spacing w:after="0"/>
      </w:pPr>
      <w:r w:rsidRPr="008053E8">
        <w:t>30.</w:t>
      </w:r>
      <w:r w:rsidRPr="008053E8">
        <w:tab/>
        <w:t xml:space="preserve">Blake DR, Kearney MH, Oakes JM, Druker SK, Bibace R. Improving participation in Chlamydia screening programs: perspectives of high-risk youth. </w:t>
      </w:r>
      <w:r w:rsidRPr="008053E8">
        <w:rPr>
          <w:i/>
        </w:rPr>
        <w:t>Arch Pediatr Adolesc Med</w:t>
      </w:r>
      <w:r w:rsidRPr="008053E8">
        <w:t>. 2003;157(6):523-9.</w:t>
      </w:r>
    </w:p>
    <w:p w14:paraId="44BD3926" w14:textId="77777777" w:rsidR="008053E8" w:rsidRPr="008053E8" w:rsidRDefault="008053E8" w:rsidP="008053E8">
      <w:pPr>
        <w:pStyle w:val="EndNoteBibliography"/>
        <w:spacing w:after="0"/>
      </w:pPr>
      <w:r w:rsidRPr="008053E8">
        <w:t>31.</w:t>
      </w:r>
      <w:r w:rsidRPr="008053E8">
        <w:tab/>
        <w:t xml:space="preserve">Shoveller JA, Knight R, Johnson J, Oliffe JL, Goldenberg S. 'Not the swab!' Young men's experiences with STI testing. </w:t>
      </w:r>
      <w:r w:rsidRPr="008053E8">
        <w:rPr>
          <w:i/>
        </w:rPr>
        <w:t>Sociol Health Illn</w:t>
      </w:r>
      <w:r w:rsidRPr="008053E8">
        <w:t>. 2010;32(1):57-73.</w:t>
      </w:r>
    </w:p>
    <w:p w14:paraId="5AB9037D" w14:textId="77777777" w:rsidR="008053E8" w:rsidRPr="008053E8" w:rsidRDefault="008053E8" w:rsidP="008053E8">
      <w:pPr>
        <w:pStyle w:val="EndNoteBibliography"/>
        <w:spacing w:after="0"/>
      </w:pPr>
      <w:r w:rsidRPr="008053E8">
        <w:t>32.</w:t>
      </w:r>
      <w:r w:rsidRPr="008053E8">
        <w:tab/>
        <w:t xml:space="preserve">Latreille S, Collyer A, Temple-Smith M. Finding a segue into sex: young men's views on discussing sexual health with a GP. </w:t>
      </w:r>
      <w:r w:rsidRPr="008053E8">
        <w:rPr>
          <w:i/>
        </w:rPr>
        <w:t>Aust Fam Physician</w:t>
      </w:r>
      <w:r w:rsidRPr="008053E8">
        <w:t>. 2014;43(4):217-21.</w:t>
      </w:r>
    </w:p>
    <w:p w14:paraId="1B666265" w14:textId="77777777" w:rsidR="008053E8" w:rsidRPr="008053E8" w:rsidRDefault="008053E8" w:rsidP="008053E8">
      <w:pPr>
        <w:pStyle w:val="EndNoteBibliography"/>
        <w:spacing w:after="0"/>
      </w:pPr>
      <w:r w:rsidRPr="008053E8">
        <w:t>33.</w:t>
      </w:r>
      <w:r w:rsidRPr="008053E8">
        <w:tab/>
        <w:t xml:space="preserve">Morgan J, Haar J. General practice funding to improve provision of adolescent primary sexual health care in New Zealand: results from an observational intervention. </w:t>
      </w:r>
      <w:r w:rsidRPr="008053E8">
        <w:rPr>
          <w:i/>
        </w:rPr>
        <w:t>Sex Health</w:t>
      </w:r>
      <w:r w:rsidRPr="008053E8">
        <w:t>. 2009;6(3):203-7.</w:t>
      </w:r>
    </w:p>
    <w:p w14:paraId="2C31F4EB" w14:textId="77777777" w:rsidR="008053E8" w:rsidRPr="008053E8" w:rsidRDefault="008053E8" w:rsidP="008053E8">
      <w:pPr>
        <w:pStyle w:val="EndNoteBibliography"/>
        <w:spacing w:after="0"/>
      </w:pPr>
      <w:r w:rsidRPr="008053E8">
        <w:t>34.</w:t>
      </w:r>
      <w:r w:rsidRPr="008053E8">
        <w:tab/>
        <w:t xml:space="preserve">Barth KR, Cook RL, Downs JS, Switzer GE, Fischhoff B. Social stigma and negative consequences: factors that influence college students' decisions to seek testing for sexually transmitted infections. </w:t>
      </w:r>
      <w:r w:rsidRPr="008053E8">
        <w:rPr>
          <w:i/>
        </w:rPr>
        <w:t>J Am Coll Health</w:t>
      </w:r>
      <w:r w:rsidRPr="008053E8">
        <w:t>. 2002;50(4):153-9.</w:t>
      </w:r>
    </w:p>
    <w:p w14:paraId="2E46899F" w14:textId="77777777" w:rsidR="008053E8" w:rsidRPr="008053E8" w:rsidRDefault="008053E8" w:rsidP="008053E8">
      <w:pPr>
        <w:pStyle w:val="EndNoteBibliography"/>
        <w:spacing w:after="0"/>
      </w:pPr>
      <w:r w:rsidRPr="008053E8">
        <w:t>35.</w:t>
      </w:r>
      <w:r w:rsidRPr="008053E8">
        <w:tab/>
        <w:t xml:space="preserve">Ewert C, Collyer A, Temple-Smith M. 'Most young men think you have to be naked in front of the GP': a qualitative study of male university students' views on barriers to sexual health. </w:t>
      </w:r>
      <w:r w:rsidRPr="008053E8">
        <w:rPr>
          <w:i/>
        </w:rPr>
        <w:t>Sexual Health</w:t>
      </w:r>
      <w:r w:rsidRPr="008053E8">
        <w:t>. 2016;13(2):124-30.</w:t>
      </w:r>
    </w:p>
    <w:p w14:paraId="070D623E" w14:textId="77777777" w:rsidR="008053E8" w:rsidRPr="008053E8" w:rsidRDefault="008053E8" w:rsidP="008053E8">
      <w:pPr>
        <w:pStyle w:val="EndNoteBibliography"/>
        <w:spacing w:after="0"/>
      </w:pPr>
      <w:r w:rsidRPr="008053E8">
        <w:t>36.</w:t>
      </w:r>
      <w:r w:rsidRPr="008053E8">
        <w:tab/>
        <w:t xml:space="preserve">Balfe M, Brugha R, O'Donovan D, O'Connell E, Vaughan D. Young women's decisions to accept chlamydia screening: influences of stigma and doctor-patient interactions. </w:t>
      </w:r>
      <w:r w:rsidRPr="008053E8">
        <w:rPr>
          <w:i/>
        </w:rPr>
        <w:t>BMC Public Health</w:t>
      </w:r>
      <w:r w:rsidRPr="008053E8">
        <w:t>. 2010;10:425.</w:t>
      </w:r>
    </w:p>
    <w:p w14:paraId="02CEAF4B" w14:textId="77777777" w:rsidR="008053E8" w:rsidRPr="008053E8" w:rsidRDefault="008053E8" w:rsidP="008053E8">
      <w:pPr>
        <w:pStyle w:val="EndNoteBibliography"/>
        <w:spacing w:after="0"/>
      </w:pPr>
      <w:r w:rsidRPr="008053E8">
        <w:t>37.</w:t>
      </w:r>
      <w:r w:rsidRPr="008053E8">
        <w:tab/>
        <w:t xml:space="preserve">Richardson D, Maple K, Perry N, Ambler E, Jurd C, Fisher M. A pilot qualitative analysis of the psychosocial factors which drive young people to decline chlamydia testing in the UK: implications for health promotion and screening. </w:t>
      </w:r>
      <w:r w:rsidRPr="008053E8">
        <w:rPr>
          <w:i/>
        </w:rPr>
        <w:t>Int J STD AIDS</w:t>
      </w:r>
      <w:r w:rsidRPr="008053E8">
        <w:t>. 2010;21(3):187-90.</w:t>
      </w:r>
    </w:p>
    <w:p w14:paraId="62A7EC1D" w14:textId="77777777" w:rsidR="008053E8" w:rsidRPr="008053E8" w:rsidRDefault="008053E8" w:rsidP="008053E8">
      <w:pPr>
        <w:pStyle w:val="EndNoteBibliography"/>
        <w:spacing w:after="0"/>
      </w:pPr>
      <w:r w:rsidRPr="008053E8">
        <w:t>38.</w:t>
      </w:r>
      <w:r w:rsidRPr="008053E8">
        <w:tab/>
        <w:t xml:space="preserve">Lichtenstein B. Stigma as a barrier to treatment of sexually transmitted infection in the American deep south: issues of race, gender and poverty. </w:t>
      </w:r>
      <w:r w:rsidRPr="008053E8">
        <w:rPr>
          <w:i/>
        </w:rPr>
        <w:t>Soc Sci Med</w:t>
      </w:r>
      <w:r w:rsidRPr="008053E8">
        <w:t>. 2003;57(12):2435-45.</w:t>
      </w:r>
    </w:p>
    <w:p w14:paraId="2656975E" w14:textId="77777777" w:rsidR="008053E8" w:rsidRPr="008053E8" w:rsidRDefault="008053E8" w:rsidP="008053E8">
      <w:pPr>
        <w:pStyle w:val="EndNoteBibliography"/>
        <w:spacing w:after="0"/>
      </w:pPr>
      <w:r w:rsidRPr="008053E8">
        <w:t>39.</w:t>
      </w:r>
      <w:r w:rsidRPr="008053E8">
        <w:tab/>
        <w:t xml:space="preserve">Balfe M, Brugha R, O' Donovan D, O' Connell E, Vaughan D. Triggers of self-conscious emotions in the sexually transmitted infection testing process. </w:t>
      </w:r>
      <w:r w:rsidRPr="008053E8">
        <w:rPr>
          <w:i/>
        </w:rPr>
        <w:t>BMC Res Notes</w:t>
      </w:r>
      <w:r w:rsidRPr="008053E8">
        <w:t>. 2010;3:229.</w:t>
      </w:r>
    </w:p>
    <w:p w14:paraId="606A874E" w14:textId="77777777" w:rsidR="008053E8" w:rsidRPr="008053E8" w:rsidRDefault="008053E8" w:rsidP="008053E8">
      <w:pPr>
        <w:pStyle w:val="EndNoteBibliography"/>
        <w:spacing w:after="0"/>
      </w:pPr>
      <w:r w:rsidRPr="008053E8">
        <w:t>40.</w:t>
      </w:r>
      <w:r w:rsidRPr="008053E8">
        <w:tab/>
        <w:t xml:space="preserve">Rose SB, Smith MC, Lawton BA. "If everyone does it, it's not a big deal." Young people talk about chlamydia testing. </w:t>
      </w:r>
      <w:r w:rsidRPr="008053E8">
        <w:rPr>
          <w:i/>
        </w:rPr>
        <w:t>N Z Med J</w:t>
      </w:r>
      <w:r w:rsidRPr="008053E8">
        <w:t>. 2008;121(1271):33-42.</w:t>
      </w:r>
    </w:p>
    <w:p w14:paraId="2CD68DD8" w14:textId="77777777" w:rsidR="008053E8" w:rsidRPr="008053E8" w:rsidRDefault="008053E8" w:rsidP="008053E8">
      <w:pPr>
        <w:pStyle w:val="EndNoteBibliography"/>
        <w:spacing w:after="0"/>
      </w:pPr>
      <w:r w:rsidRPr="008053E8">
        <w:t>41.</w:t>
      </w:r>
      <w:r w:rsidRPr="008053E8">
        <w:tab/>
        <w:t xml:space="preserve">DiClemente RJ, Salazar LF, Crosby RA. A review of STD/HIV preventive interventions for adolescents: sustaining effects using an ecological approach. </w:t>
      </w:r>
      <w:r w:rsidRPr="008053E8">
        <w:rPr>
          <w:i/>
        </w:rPr>
        <w:t>J Pediatr Psychol</w:t>
      </w:r>
      <w:r w:rsidRPr="008053E8">
        <w:t>. 2007;32(8):888-906.</w:t>
      </w:r>
    </w:p>
    <w:p w14:paraId="5A49DB95" w14:textId="77777777" w:rsidR="008053E8" w:rsidRPr="008053E8" w:rsidRDefault="008053E8" w:rsidP="008053E8">
      <w:pPr>
        <w:pStyle w:val="EndNoteBibliography"/>
      </w:pPr>
      <w:r w:rsidRPr="008053E8">
        <w:t>42.</w:t>
      </w:r>
      <w:r w:rsidRPr="008053E8">
        <w:tab/>
        <w:t xml:space="preserve">Hoare KJ, Decker E. The role of a sexual health promotion leaflet for 15-18 year olds in catalysing conversations: A constructivist grounded theory. </w:t>
      </w:r>
      <w:r w:rsidRPr="008053E8">
        <w:rPr>
          <w:i/>
        </w:rPr>
        <w:t>Collegian</w:t>
      </w:r>
      <w:r w:rsidRPr="008053E8">
        <w:t>. 2016;23(1):3-11.</w:t>
      </w:r>
    </w:p>
    <w:p w14:paraId="42B7BF2E" w14:textId="5E92F56B" w:rsidR="00505298" w:rsidRPr="00762DFB" w:rsidRDefault="005D47A5" w:rsidP="00710313">
      <w:pPr>
        <w:spacing w:after="160" w:line="259" w:lineRule="auto"/>
        <w:ind w:left="567" w:hanging="567"/>
        <w:rPr>
          <w:lang w:val="en-GB"/>
        </w:rPr>
      </w:pPr>
      <w:r>
        <w:rPr>
          <w:lang w:val="en-GB"/>
        </w:rPr>
        <w:fldChar w:fldCharType="end"/>
      </w:r>
    </w:p>
    <w:sectPr w:rsidR="00505298" w:rsidRPr="00762DF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EEFD4" w14:textId="77777777" w:rsidR="00842DA7" w:rsidRDefault="00842DA7" w:rsidP="0074257C">
      <w:pPr>
        <w:spacing w:after="0" w:line="240" w:lineRule="auto"/>
      </w:pPr>
      <w:r>
        <w:separator/>
      </w:r>
    </w:p>
  </w:endnote>
  <w:endnote w:type="continuationSeparator" w:id="0">
    <w:p w14:paraId="6F55CD41" w14:textId="77777777" w:rsidR="00842DA7" w:rsidRDefault="00842DA7" w:rsidP="00742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852984"/>
      <w:docPartObj>
        <w:docPartGallery w:val="Page Numbers (Bottom of Page)"/>
        <w:docPartUnique/>
      </w:docPartObj>
    </w:sdtPr>
    <w:sdtEndPr>
      <w:rPr>
        <w:noProof/>
      </w:rPr>
    </w:sdtEndPr>
    <w:sdtContent>
      <w:p w14:paraId="28687CB2" w14:textId="51CC328C" w:rsidR="003C4B65" w:rsidRDefault="003C4B65">
        <w:pPr>
          <w:pStyle w:val="Footer"/>
          <w:jc w:val="right"/>
        </w:pPr>
        <w:r>
          <w:fldChar w:fldCharType="begin"/>
        </w:r>
        <w:r>
          <w:instrText xml:space="preserve"> PAGE   \* MERGEFORMAT </w:instrText>
        </w:r>
        <w:r>
          <w:fldChar w:fldCharType="separate"/>
        </w:r>
        <w:r w:rsidR="00D9256A">
          <w:rPr>
            <w:noProof/>
          </w:rPr>
          <w:t>1</w:t>
        </w:r>
        <w:r>
          <w:rPr>
            <w:noProof/>
          </w:rPr>
          <w:fldChar w:fldCharType="end"/>
        </w:r>
      </w:p>
    </w:sdtContent>
  </w:sdt>
  <w:p w14:paraId="4B8472E2" w14:textId="77777777" w:rsidR="003C4B65" w:rsidRDefault="003C4B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10A14E" w14:textId="77777777" w:rsidR="00842DA7" w:rsidRDefault="00842DA7" w:rsidP="0074257C">
      <w:pPr>
        <w:spacing w:after="0" w:line="240" w:lineRule="auto"/>
      </w:pPr>
      <w:r>
        <w:separator/>
      </w:r>
    </w:p>
  </w:footnote>
  <w:footnote w:type="continuationSeparator" w:id="0">
    <w:p w14:paraId="5BE2118A" w14:textId="77777777" w:rsidR="00842DA7" w:rsidRDefault="00842DA7" w:rsidP="007425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C3B8C"/>
    <w:multiLevelType w:val="hybridMultilevel"/>
    <w:tmpl w:val="B8F4EE8A"/>
    <w:lvl w:ilvl="0" w:tplc="C43A9F32">
      <w:start w:val="24"/>
      <w:numFmt w:val="bullet"/>
      <w:lvlText w:val="-"/>
      <w:lvlJc w:val="left"/>
      <w:pPr>
        <w:ind w:left="720" w:hanging="360"/>
      </w:pPr>
      <w:rPr>
        <w:rFonts w:ascii="Calibri" w:eastAsiaTheme="minorHAnsi" w:hAnsi="Calibri" w:cstheme="minorBidi" w:hint="default"/>
        <w:color w:val="FF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B460142"/>
    <w:multiLevelType w:val="hybridMultilevel"/>
    <w:tmpl w:val="BA724DF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F51106E"/>
    <w:multiLevelType w:val="hybridMultilevel"/>
    <w:tmpl w:val="069A93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F856B7A"/>
    <w:multiLevelType w:val="hybridMultilevel"/>
    <w:tmpl w:val="F5FEB9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CE44439"/>
    <w:multiLevelType w:val="hybridMultilevel"/>
    <w:tmpl w:val="1D5CB6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yley Denison">
    <w15:presenceInfo w15:providerId="AD" w15:userId="S-1-5-21-776561741-1592454029-682003330-71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ZJP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tt0apcfsarre20do5pveetx5p02tzapze&quot;&gt;Hayley Endnote 05.07.16 Copy2&lt;record-ids&gt;&lt;item&gt;518&lt;/item&gt;&lt;item&gt;14756&lt;/item&gt;&lt;item&gt;14759&lt;/item&gt;&lt;item&gt;14763&lt;/item&gt;&lt;item&gt;15040&lt;/item&gt;&lt;item&gt;15043&lt;/item&gt;&lt;item&gt;15109&lt;/item&gt;&lt;item&gt;15117&lt;/item&gt;&lt;item&gt;15127&lt;/item&gt;&lt;item&gt;15128&lt;/item&gt;&lt;item&gt;15136&lt;/item&gt;&lt;item&gt;15145&lt;/item&gt;&lt;item&gt;15148&lt;/item&gt;&lt;item&gt;15241&lt;/item&gt;&lt;item&gt;15244&lt;/item&gt;&lt;item&gt;15247&lt;/item&gt;&lt;item&gt;15248&lt;/item&gt;&lt;item&gt;15249&lt;/item&gt;&lt;item&gt;15250&lt;/item&gt;&lt;item&gt;15390&lt;/item&gt;&lt;item&gt;15393&lt;/item&gt;&lt;item&gt;15395&lt;/item&gt;&lt;item&gt;15396&lt;/item&gt;&lt;item&gt;15407&lt;/item&gt;&lt;item&gt;15408&lt;/item&gt;&lt;item&gt;15412&lt;/item&gt;&lt;item&gt;15413&lt;/item&gt;&lt;item&gt;15414&lt;/item&gt;&lt;item&gt;15415&lt;/item&gt;&lt;item&gt;15416&lt;/item&gt;&lt;item&gt;15418&lt;/item&gt;&lt;item&gt;15419&lt;/item&gt;&lt;item&gt;15421&lt;/item&gt;&lt;item&gt;15422&lt;/item&gt;&lt;item&gt;15425&lt;/item&gt;&lt;item&gt;15427&lt;/item&gt;&lt;item&gt;15431&lt;/item&gt;&lt;item&gt;15432&lt;/item&gt;&lt;item&gt;15454&lt;/item&gt;&lt;item&gt;15708&lt;/item&gt;&lt;item&gt;15799&lt;/item&gt;&lt;item&gt;15800&lt;/item&gt;&lt;/record-ids&gt;&lt;/item&gt;&lt;/Libraries&gt;"/>
  </w:docVars>
  <w:rsids>
    <w:rsidRoot w:val="009B29B7"/>
    <w:rsid w:val="00000069"/>
    <w:rsid w:val="00000FBD"/>
    <w:rsid w:val="000042CF"/>
    <w:rsid w:val="00016551"/>
    <w:rsid w:val="000240A4"/>
    <w:rsid w:val="00030C78"/>
    <w:rsid w:val="00033267"/>
    <w:rsid w:val="00033626"/>
    <w:rsid w:val="000372D4"/>
    <w:rsid w:val="000548F3"/>
    <w:rsid w:val="000569F9"/>
    <w:rsid w:val="00057BEB"/>
    <w:rsid w:val="0007196F"/>
    <w:rsid w:val="00071EEA"/>
    <w:rsid w:val="00082DC2"/>
    <w:rsid w:val="00084A33"/>
    <w:rsid w:val="00084C2E"/>
    <w:rsid w:val="00086D4E"/>
    <w:rsid w:val="00087C0C"/>
    <w:rsid w:val="00090A6C"/>
    <w:rsid w:val="0009447A"/>
    <w:rsid w:val="000A5B3D"/>
    <w:rsid w:val="000B7AEE"/>
    <w:rsid w:val="000D11FF"/>
    <w:rsid w:val="000D7D0B"/>
    <w:rsid w:val="000E09DC"/>
    <w:rsid w:val="000F3BAA"/>
    <w:rsid w:val="000F3D78"/>
    <w:rsid w:val="00107CF1"/>
    <w:rsid w:val="00122B55"/>
    <w:rsid w:val="00123FA4"/>
    <w:rsid w:val="0012501E"/>
    <w:rsid w:val="00130880"/>
    <w:rsid w:val="0013188B"/>
    <w:rsid w:val="00134C35"/>
    <w:rsid w:val="00142E3E"/>
    <w:rsid w:val="00143B32"/>
    <w:rsid w:val="00147FF3"/>
    <w:rsid w:val="00150D4D"/>
    <w:rsid w:val="0015301B"/>
    <w:rsid w:val="00154774"/>
    <w:rsid w:val="001569D0"/>
    <w:rsid w:val="00160A90"/>
    <w:rsid w:val="0016363D"/>
    <w:rsid w:val="0017579B"/>
    <w:rsid w:val="001830EF"/>
    <w:rsid w:val="00183640"/>
    <w:rsid w:val="00194677"/>
    <w:rsid w:val="00194C98"/>
    <w:rsid w:val="00194DA3"/>
    <w:rsid w:val="001A6605"/>
    <w:rsid w:val="001B2FA8"/>
    <w:rsid w:val="001C44BA"/>
    <w:rsid w:val="001C53FE"/>
    <w:rsid w:val="001C5446"/>
    <w:rsid w:val="001D1CD8"/>
    <w:rsid w:val="001E0B2F"/>
    <w:rsid w:val="001E22B7"/>
    <w:rsid w:val="001E62BD"/>
    <w:rsid w:val="001F196C"/>
    <w:rsid w:val="001F675A"/>
    <w:rsid w:val="00212003"/>
    <w:rsid w:val="00213813"/>
    <w:rsid w:val="00241906"/>
    <w:rsid w:val="002517BE"/>
    <w:rsid w:val="00267FE7"/>
    <w:rsid w:val="002726C0"/>
    <w:rsid w:val="002737FE"/>
    <w:rsid w:val="0028697B"/>
    <w:rsid w:val="0029433E"/>
    <w:rsid w:val="002A11B0"/>
    <w:rsid w:val="002A4FAF"/>
    <w:rsid w:val="002B337E"/>
    <w:rsid w:val="002B3B14"/>
    <w:rsid w:val="002B7933"/>
    <w:rsid w:val="002C0B97"/>
    <w:rsid w:val="002D00C2"/>
    <w:rsid w:val="002E149D"/>
    <w:rsid w:val="002E2D22"/>
    <w:rsid w:val="002E48F4"/>
    <w:rsid w:val="002E5ABC"/>
    <w:rsid w:val="002E7459"/>
    <w:rsid w:val="002F27E9"/>
    <w:rsid w:val="002F6A95"/>
    <w:rsid w:val="002F7E0B"/>
    <w:rsid w:val="003003A2"/>
    <w:rsid w:val="00305922"/>
    <w:rsid w:val="00305DC5"/>
    <w:rsid w:val="00323D89"/>
    <w:rsid w:val="00326366"/>
    <w:rsid w:val="00337D2F"/>
    <w:rsid w:val="00345A6C"/>
    <w:rsid w:val="00345E42"/>
    <w:rsid w:val="0035308C"/>
    <w:rsid w:val="00357437"/>
    <w:rsid w:val="0036148B"/>
    <w:rsid w:val="0036356D"/>
    <w:rsid w:val="00366618"/>
    <w:rsid w:val="00370A8D"/>
    <w:rsid w:val="00375AA5"/>
    <w:rsid w:val="003918F3"/>
    <w:rsid w:val="00392B15"/>
    <w:rsid w:val="003958A3"/>
    <w:rsid w:val="00397603"/>
    <w:rsid w:val="003A541B"/>
    <w:rsid w:val="003A62C2"/>
    <w:rsid w:val="003A7E3E"/>
    <w:rsid w:val="003B02A9"/>
    <w:rsid w:val="003B1C0C"/>
    <w:rsid w:val="003B3B9D"/>
    <w:rsid w:val="003C4B65"/>
    <w:rsid w:val="003D4925"/>
    <w:rsid w:val="003D507B"/>
    <w:rsid w:val="003D5A82"/>
    <w:rsid w:val="003F6469"/>
    <w:rsid w:val="003F7E33"/>
    <w:rsid w:val="004130DA"/>
    <w:rsid w:val="00413BD2"/>
    <w:rsid w:val="0041487A"/>
    <w:rsid w:val="00427863"/>
    <w:rsid w:val="004423D0"/>
    <w:rsid w:val="00445F90"/>
    <w:rsid w:val="0045103A"/>
    <w:rsid w:val="00451CB9"/>
    <w:rsid w:val="00453EDC"/>
    <w:rsid w:val="00460A21"/>
    <w:rsid w:val="00462FE1"/>
    <w:rsid w:val="004738D8"/>
    <w:rsid w:val="00480EDF"/>
    <w:rsid w:val="00483CF7"/>
    <w:rsid w:val="00487367"/>
    <w:rsid w:val="004922D1"/>
    <w:rsid w:val="00492FA5"/>
    <w:rsid w:val="00495227"/>
    <w:rsid w:val="00495EC7"/>
    <w:rsid w:val="004A6951"/>
    <w:rsid w:val="004B5400"/>
    <w:rsid w:val="004C1141"/>
    <w:rsid w:val="004D32CF"/>
    <w:rsid w:val="004D4AF3"/>
    <w:rsid w:val="004E1174"/>
    <w:rsid w:val="00505298"/>
    <w:rsid w:val="005059EF"/>
    <w:rsid w:val="00505CF3"/>
    <w:rsid w:val="005079AA"/>
    <w:rsid w:val="0051254D"/>
    <w:rsid w:val="005137C4"/>
    <w:rsid w:val="00513F1D"/>
    <w:rsid w:val="00514143"/>
    <w:rsid w:val="00514D5A"/>
    <w:rsid w:val="00516B5E"/>
    <w:rsid w:val="00522C2D"/>
    <w:rsid w:val="005267A1"/>
    <w:rsid w:val="00540837"/>
    <w:rsid w:val="00550531"/>
    <w:rsid w:val="00554F04"/>
    <w:rsid w:val="0055609F"/>
    <w:rsid w:val="00560D4F"/>
    <w:rsid w:val="00565B44"/>
    <w:rsid w:val="00565DEF"/>
    <w:rsid w:val="00567306"/>
    <w:rsid w:val="0057103F"/>
    <w:rsid w:val="00574065"/>
    <w:rsid w:val="00580448"/>
    <w:rsid w:val="005853B4"/>
    <w:rsid w:val="005914E2"/>
    <w:rsid w:val="005944D9"/>
    <w:rsid w:val="005B1E8E"/>
    <w:rsid w:val="005B3AA2"/>
    <w:rsid w:val="005C196C"/>
    <w:rsid w:val="005C32C0"/>
    <w:rsid w:val="005C5506"/>
    <w:rsid w:val="005D14A6"/>
    <w:rsid w:val="005D47A5"/>
    <w:rsid w:val="005F2208"/>
    <w:rsid w:val="005F3522"/>
    <w:rsid w:val="005F4767"/>
    <w:rsid w:val="005F7DA6"/>
    <w:rsid w:val="0060184C"/>
    <w:rsid w:val="00610397"/>
    <w:rsid w:val="00613442"/>
    <w:rsid w:val="00615076"/>
    <w:rsid w:val="006167EA"/>
    <w:rsid w:val="006270EB"/>
    <w:rsid w:val="0063114D"/>
    <w:rsid w:val="00633324"/>
    <w:rsid w:val="00642E2A"/>
    <w:rsid w:val="00652250"/>
    <w:rsid w:val="00656E46"/>
    <w:rsid w:val="00660750"/>
    <w:rsid w:val="006616CF"/>
    <w:rsid w:val="00666008"/>
    <w:rsid w:val="006663FF"/>
    <w:rsid w:val="00672A19"/>
    <w:rsid w:val="00683B83"/>
    <w:rsid w:val="006845EA"/>
    <w:rsid w:val="0069576F"/>
    <w:rsid w:val="006A0743"/>
    <w:rsid w:val="006A1626"/>
    <w:rsid w:val="006A4843"/>
    <w:rsid w:val="006B21D7"/>
    <w:rsid w:val="006B3AAF"/>
    <w:rsid w:val="006B7586"/>
    <w:rsid w:val="006C0560"/>
    <w:rsid w:val="006C3D2E"/>
    <w:rsid w:val="006D13AA"/>
    <w:rsid w:val="006D204D"/>
    <w:rsid w:val="006D790B"/>
    <w:rsid w:val="006E2036"/>
    <w:rsid w:val="006E32A1"/>
    <w:rsid w:val="006F153A"/>
    <w:rsid w:val="006F2B35"/>
    <w:rsid w:val="006F3255"/>
    <w:rsid w:val="006F65C5"/>
    <w:rsid w:val="00710313"/>
    <w:rsid w:val="007109AC"/>
    <w:rsid w:val="00712494"/>
    <w:rsid w:val="0071314A"/>
    <w:rsid w:val="00713FEB"/>
    <w:rsid w:val="00730D67"/>
    <w:rsid w:val="007311C4"/>
    <w:rsid w:val="007313F8"/>
    <w:rsid w:val="00734EB8"/>
    <w:rsid w:val="0074257C"/>
    <w:rsid w:val="00752188"/>
    <w:rsid w:val="00754F03"/>
    <w:rsid w:val="00760595"/>
    <w:rsid w:val="00762DFB"/>
    <w:rsid w:val="00764043"/>
    <w:rsid w:val="00765761"/>
    <w:rsid w:val="00765997"/>
    <w:rsid w:val="00772089"/>
    <w:rsid w:val="00772189"/>
    <w:rsid w:val="007820AF"/>
    <w:rsid w:val="00784CCD"/>
    <w:rsid w:val="00794225"/>
    <w:rsid w:val="007A281A"/>
    <w:rsid w:val="007A63C9"/>
    <w:rsid w:val="007B0495"/>
    <w:rsid w:val="007C3E75"/>
    <w:rsid w:val="007C5E55"/>
    <w:rsid w:val="007C6D0E"/>
    <w:rsid w:val="007D20A0"/>
    <w:rsid w:val="007D7E05"/>
    <w:rsid w:val="007E4ED9"/>
    <w:rsid w:val="007F31F6"/>
    <w:rsid w:val="007F61A1"/>
    <w:rsid w:val="008053E8"/>
    <w:rsid w:val="00807F50"/>
    <w:rsid w:val="0081459C"/>
    <w:rsid w:val="00823462"/>
    <w:rsid w:val="00825208"/>
    <w:rsid w:val="008304C9"/>
    <w:rsid w:val="00841D4E"/>
    <w:rsid w:val="00842DA7"/>
    <w:rsid w:val="00853604"/>
    <w:rsid w:val="0086377E"/>
    <w:rsid w:val="008676BB"/>
    <w:rsid w:val="00885D0D"/>
    <w:rsid w:val="008969F5"/>
    <w:rsid w:val="008A076F"/>
    <w:rsid w:val="008A584D"/>
    <w:rsid w:val="008B0C13"/>
    <w:rsid w:val="008B711D"/>
    <w:rsid w:val="008C0FD1"/>
    <w:rsid w:val="008C40E1"/>
    <w:rsid w:val="008C4886"/>
    <w:rsid w:val="008D1861"/>
    <w:rsid w:val="008E11E0"/>
    <w:rsid w:val="008E11F4"/>
    <w:rsid w:val="008E1329"/>
    <w:rsid w:val="008F6BD2"/>
    <w:rsid w:val="00910909"/>
    <w:rsid w:val="00910D8D"/>
    <w:rsid w:val="00915466"/>
    <w:rsid w:val="009178EC"/>
    <w:rsid w:val="00922453"/>
    <w:rsid w:val="00924F54"/>
    <w:rsid w:val="00926104"/>
    <w:rsid w:val="009263C9"/>
    <w:rsid w:val="00942E2E"/>
    <w:rsid w:val="0094497D"/>
    <w:rsid w:val="00945709"/>
    <w:rsid w:val="0095138D"/>
    <w:rsid w:val="0097214F"/>
    <w:rsid w:val="00976718"/>
    <w:rsid w:val="00981B87"/>
    <w:rsid w:val="00996A82"/>
    <w:rsid w:val="009A67FB"/>
    <w:rsid w:val="009B1159"/>
    <w:rsid w:val="009B1233"/>
    <w:rsid w:val="009B29B7"/>
    <w:rsid w:val="009B5046"/>
    <w:rsid w:val="009B5D15"/>
    <w:rsid w:val="009B6C80"/>
    <w:rsid w:val="009C0B63"/>
    <w:rsid w:val="009C3373"/>
    <w:rsid w:val="009D0296"/>
    <w:rsid w:val="009E7746"/>
    <w:rsid w:val="009F0C9D"/>
    <w:rsid w:val="009F386C"/>
    <w:rsid w:val="009F4D69"/>
    <w:rsid w:val="009F6720"/>
    <w:rsid w:val="00A04710"/>
    <w:rsid w:val="00A222D7"/>
    <w:rsid w:val="00A268B9"/>
    <w:rsid w:val="00A33E21"/>
    <w:rsid w:val="00A358D4"/>
    <w:rsid w:val="00A425DE"/>
    <w:rsid w:val="00A47A5A"/>
    <w:rsid w:val="00A53F32"/>
    <w:rsid w:val="00A57930"/>
    <w:rsid w:val="00A638E7"/>
    <w:rsid w:val="00A75A4E"/>
    <w:rsid w:val="00A81E10"/>
    <w:rsid w:val="00A876B8"/>
    <w:rsid w:val="00AA7F19"/>
    <w:rsid w:val="00AB242B"/>
    <w:rsid w:val="00AC1755"/>
    <w:rsid w:val="00AC5870"/>
    <w:rsid w:val="00AC69FB"/>
    <w:rsid w:val="00AE5411"/>
    <w:rsid w:val="00AF0813"/>
    <w:rsid w:val="00AF0C37"/>
    <w:rsid w:val="00AF2239"/>
    <w:rsid w:val="00AF60F4"/>
    <w:rsid w:val="00B02239"/>
    <w:rsid w:val="00B03456"/>
    <w:rsid w:val="00B06878"/>
    <w:rsid w:val="00B1375A"/>
    <w:rsid w:val="00B15147"/>
    <w:rsid w:val="00B15628"/>
    <w:rsid w:val="00B252AF"/>
    <w:rsid w:val="00B31011"/>
    <w:rsid w:val="00B422D6"/>
    <w:rsid w:val="00B44617"/>
    <w:rsid w:val="00B57817"/>
    <w:rsid w:val="00B658AF"/>
    <w:rsid w:val="00B73EA7"/>
    <w:rsid w:val="00B75BA4"/>
    <w:rsid w:val="00B7760D"/>
    <w:rsid w:val="00B829B3"/>
    <w:rsid w:val="00B83243"/>
    <w:rsid w:val="00B868CD"/>
    <w:rsid w:val="00B91499"/>
    <w:rsid w:val="00B9394C"/>
    <w:rsid w:val="00BA3CDE"/>
    <w:rsid w:val="00BB1D5E"/>
    <w:rsid w:val="00BB50F0"/>
    <w:rsid w:val="00BB5571"/>
    <w:rsid w:val="00BB6FF3"/>
    <w:rsid w:val="00BC58B3"/>
    <w:rsid w:val="00BD14AA"/>
    <w:rsid w:val="00BD7DAD"/>
    <w:rsid w:val="00BE2BDA"/>
    <w:rsid w:val="00BF712B"/>
    <w:rsid w:val="00C0706B"/>
    <w:rsid w:val="00C14AB5"/>
    <w:rsid w:val="00C152F7"/>
    <w:rsid w:val="00C21B13"/>
    <w:rsid w:val="00C24CB2"/>
    <w:rsid w:val="00C40D0C"/>
    <w:rsid w:val="00C54245"/>
    <w:rsid w:val="00C554D1"/>
    <w:rsid w:val="00C61273"/>
    <w:rsid w:val="00C6193A"/>
    <w:rsid w:val="00C62800"/>
    <w:rsid w:val="00C632E3"/>
    <w:rsid w:val="00C6769C"/>
    <w:rsid w:val="00C71726"/>
    <w:rsid w:val="00C72FDD"/>
    <w:rsid w:val="00C82835"/>
    <w:rsid w:val="00C8442D"/>
    <w:rsid w:val="00C90F9A"/>
    <w:rsid w:val="00C9479D"/>
    <w:rsid w:val="00C96D7C"/>
    <w:rsid w:val="00CA722E"/>
    <w:rsid w:val="00CB4ABE"/>
    <w:rsid w:val="00CE02BD"/>
    <w:rsid w:val="00CE0721"/>
    <w:rsid w:val="00CE2453"/>
    <w:rsid w:val="00CE2958"/>
    <w:rsid w:val="00CE32A3"/>
    <w:rsid w:val="00CF15C8"/>
    <w:rsid w:val="00CF3647"/>
    <w:rsid w:val="00CF7519"/>
    <w:rsid w:val="00D12737"/>
    <w:rsid w:val="00D12A5C"/>
    <w:rsid w:val="00D145D1"/>
    <w:rsid w:val="00D3275D"/>
    <w:rsid w:val="00D34903"/>
    <w:rsid w:val="00D35910"/>
    <w:rsid w:val="00D43202"/>
    <w:rsid w:val="00D52FCF"/>
    <w:rsid w:val="00D568FC"/>
    <w:rsid w:val="00D60FC2"/>
    <w:rsid w:val="00D6184F"/>
    <w:rsid w:val="00D66ADD"/>
    <w:rsid w:val="00D72DD8"/>
    <w:rsid w:val="00D754F5"/>
    <w:rsid w:val="00D85A13"/>
    <w:rsid w:val="00D9256A"/>
    <w:rsid w:val="00D962F9"/>
    <w:rsid w:val="00DA41AA"/>
    <w:rsid w:val="00DC397A"/>
    <w:rsid w:val="00DD0187"/>
    <w:rsid w:val="00DD7965"/>
    <w:rsid w:val="00DF4B76"/>
    <w:rsid w:val="00E10B0E"/>
    <w:rsid w:val="00E160A3"/>
    <w:rsid w:val="00E304DE"/>
    <w:rsid w:val="00E323B7"/>
    <w:rsid w:val="00E34BA2"/>
    <w:rsid w:val="00E37AE0"/>
    <w:rsid w:val="00E37C90"/>
    <w:rsid w:val="00E43951"/>
    <w:rsid w:val="00E448A6"/>
    <w:rsid w:val="00E44A14"/>
    <w:rsid w:val="00E5433F"/>
    <w:rsid w:val="00E6017B"/>
    <w:rsid w:val="00E67283"/>
    <w:rsid w:val="00E7001D"/>
    <w:rsid w:val="00E70E1F"/>
    <w:rsid w:val="00E72B10"/>
    <w:rsid w:val="00E812CB"/>
    <w:rsid w:val="00E81DA1"/>
    <w:rsid w:val="00E829C3"/>
    <w:rsid w:val="00E8378D"/>
    <w:rsid w:val="00E858D3"/>
    <w:rsid w:val="00E876CF"/>
    <w:rsid w:val="00E90B0A"/>
    <w:rsid w:val="00EA4DB7"/>
    <w:rsid w:val="00EA4E7F"/>
    <w:rsid w:val="00ED3239"/>
    <w:rsid w:val="00EE30B6"/>
    <w:rsid w:val="00EE5859"/>
    <w:rsid w:val="00EF52B4"/>
    <w:rsid w:val="00F0076D"/>
    <w:rsid w:val="00F11503"/>
    <w:rsid w:val="00F15085"/>
    <w:rsid w:val="00F15663"/>
    <w:rsid w:val="00F16BA6"/>
    <w:rsid w:val="00F22849"/>
    <w:rsid w:val="00F306DF"/>
    <w:rsid w:val="00F3133E"/>
    <w:rsid w:val="00F32395"/>
    <w:rsid w:val="00F50BDC"/>
    <w:rsid w:val="00F573D1"/>
    <w:rsid w:val="00F74E74"/>
    <w:rsid w:val="00F801C3"/>
    <w:rsid w:val="00F837CC"/>
    <w:rsid w:val="00F85390"/>
    <w:rsid w:val="00F86DEE"/>
    <w:rsid w:val="00F907BF"/>
    <w:rsid w:val="00F966CB"/>
    <w:rsid w:val="00F9670D"/>
    <w:rsid w:val="00F976D4"/>
    <w:rsid w:val="00FA0206"/>
    <w:rsid w:val="00FA161C"/>
    <w:rsid w:val="00FA70DC"/>
    <w:rsid w:val="00FC0F76"/>
    <w:rsid w:val="00FC1BE9"/>
    <w:rsid w:val="00FC2687"/>
    <w:rsid w:val="00FC712D"/>
    <w:rsid w:val="00FF0386"/>
    <w:rsid w:val="00FF3C49"/>
    <w:rsid w:val="00FF3D4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EC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A33"/>
    <w:pPr>
      <w:spacing w:after="160" w:line="259" w:lineRule="auto"/>
      <w:ind w:left="720"/>
      <w:contextualSpacing/>
    </w:pPr>
    <w:rPr>
      <w:lang w:val="en-GB"/>
    </w:rPr>
  </w:style>
  <w:style w:type="character" w:styleId="CommentReference">
    <w:name w:val="annotation reference"/>
    <w:basedOn w:val="DefaultParagraphFont"/>
    <w:uiPriority w:val="99"/>
    <w:semiHidden/>
    <w:unhideWhenUsed/>
    <w:rsid w:val="0081459C"/>
    <w:rPr>
      <w:sz w:val="16"/>
      <w:szCs w:val="16"/>
    </w:rPr>
  </w:style>
  <w:style w:type="paragraph" w:styleId="CommentText">
    <w:name w:val="annotation text"/>
    <w:basedOn w:val="Normal"/>
    <w:link w:val="CommentTextChar"/>
    <w:uiPriority w:val="99"/>
    <w:semiHidden/>
    <w:unhideWhenUsed/>
    <w:rsid w:val="0081459C"/>
    <w:pPr>
      <w:spacing w:after="160" w:line="240" w:lineRule="auto"/>
    </w:pPr>
    <w:rPr>
      <w:sz w:val="20"/>
      <w:szCs w:val="20"/>
      <w:lang w:val="en-GB"/>
    </w:rPr>
  </w:style>
  <w:style w:type="character" w:customStyle="1" w:styleId="CommentTextChar">
    <w:name w:val="Comment Text Char"/>
    <w:basedOn w:val="DefaultParagraphFont"/>
    <w:link w:val="CommentText"/>
    <w:uiPriority w:val="99"/>
    <w:semiHidden/>
    <w:rsid w:val="0081459C"/>
    <w:rPr>
      <w:sz w:val="20"/>
      <w:szCs w:val="20"/>
      <w:lang w:val="en-GB"/>
    </w:rPr>
  </w:style>
  <w:style w:type="paragraph" w:styleId="BalloonText">
    <w:name w:val="Balloon Text"/>
    <w:basedOn w:val="Normal"/>
    <w:link w:val="BalloonTextChar"/>
    <w:uiPriority w:val="99"/>
    <w:semiHidden/>
    <w:unhideWhenUsed/>
    <w:rsid w:val="008145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59C"/>
    <w:rPr>
      <w:rFonts w:ascii="Segoe UI" w:hAnsi="Segoe UI" w:cs="Segoe UI"/>
      <w:sz w:val="18"/>
      <w:szCs w:val="18"/>
    </w:rPr>
  </w:style>
  <w:style w:type="character" w:styleId="Hyperlink">
    <w:name w:val="Hyperlink"/>
    <w:basedOn w:val="DefaultParagraphFont"/>
    <w:uiPriority w:val="99"/>
    <w:unhideWhenUsed/>
    <w:rsid w:val="00071EEA"/>
    <w:rPr>
      <w:color w:val="0000FF" w:themeColor="hyperlink"/>
      <w:u w:val="single"/>
    </w:rPr>
  </w:style>
  <w:style w:type="table" w:styleId="TableGrid">
    <w:name w:val="Table Grid"/>
    <w:basedOn w:val="TableNormal"/>
    <w:uiPriority w:val="59"/>
    <w:rsid w:val="008E1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25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257C"/>
  </w:style>
  <w:style w:type="paragraph" w:styleId="Footer">
    <w:name w:val="footer"/>
    <w:basedOn w:val="Normal"/>
    <w:link w:val="FooterChar"/>
    <w:uiPriority w:val="99"/>
    <w:unhideWhenUsed/>
    <w:rsid w:val="007425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257C"/>
  </w:style>
  <w:style w:type="paragraph" w:styleId="CommentSubject">
    <w:name w:val="annotation subject"/>
    <w:basedOn w:val="CommentText"/>
    <w:next w:val="CommentText"/>
    <w:link w:val="CommentSubjectChar"/>
    <w:uiPriority w:val="99"/>
    <w:semiHidden/>
    <w:unhideWhenUsed/>
    <w:rsid w:val="00580448"/>
    <w:pPr>
      <w:spacing w:after="200"/>
    </w:pPr>
    <w:rPr>
      <w:b/>
      <w:bCs/>
      <w:lang w:val="en-NZ"/>
    </w:rPr>
  </w:style>
  <w:style w:type="character" w:customStyle="1" w:styleId="CommentSubjectChar">
    <w:name w:val="Comment Subject Char"/>
    <w:basedOn w:val="CommentTextChar"/>
    <w:link w:val="CommentSubject"/>
    <w:uiPriority w:val="99"/>
    <w:semiHidden/>
    <w:rsid w:val="00580448"/>
    <w:rPr>
      <w:b/>
      <w:bCs/>
      <w:sz w:val="20"/>
      <w:szCs w:val="20"/>
      <w:lang w:val="en-GB"/>
    </w:rPr>
  </w:style>
  <w:style w:type="paragraph" w:customStyle="1" w:styleId="EndNoteBibliographyTitle">
    <w:name w:val="EndNote Bibliography Title"/>
    <w:basedOn w:val="Normal"/>
    <w:link w:val="EndNoteBibliographyTitleChar"/>
    <w:rsid w:val="005D47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D47A5"/>
    <w:rPr>
      <w:rFonts w:ascii="Calibri" w:hAnsi="Calibri"/>
      <w:noProof/>
      <w:lang w:val="en-US"/>
    </w:rPr>
  </w:style>
  <w:style w:type="paragraph" w:customStyle="1" w:styleId="EndNoteBibliography">
    <w:name w:val="EndNote Bibliography"/>
    <w:basedOn w:val="Normal"/>
    <w:link w:val="EndNoteBibliographyChar"/>
    <w:rsid w:val="005D47A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D47A5"/>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A33"/>
    <w:pPr>
      <w:spacing w:after="160" w:line="259" w:lineRule="auto"/>
      <w:ind w:left="720"/>
      <w:contextualSpacing/>
    </w:pPr>
    <w:rPr>
      <w:lang w:val="en-GB"/>
    </w:rPr>
  </w:style>
  <w:style w:type="character" w:styleId="CommentReference">
    <w:name w:val="annotation reference"/>
    <w:basedOn w:val="DefaultParagraphFont"/>
    <w:uiPriority w:val="99"/>
    <w:semiHidden/>
    <w:unhideWhenUsed/>
    <w:rsid w:val="0081459C"/>
    <w:rPr>
      <w:sz w:val="16"/>
      <w:szCs w:val="16"/>
    </w:rPr>
  </w:style>
  <w:style w:type="paragraph" w:styleId="CommentText">
    <w:name w:val="annotation text"/>
    <w:basedOn w:val="Normal"/>
    <w:link w:val="CommentTextChar"/>
    <w:uiPriority w:val="99"/>
    <w:semiHidden/>
    <w:unhideWhenUsed/>
    <w:rsid w:val="0081459C"/>
    <w:pPr>
      <w:spacing w:after="160" w:line="240" w:lineRule="auto"/>
    </w:pPr>
    <w:rPr>
      <w:sz w:val="20"/>
      <w:szCs w:val="20"/>
      <w:lang w:val="en-GB"/>
    </w:rPr>
  </w:style>
  <w:style w:type="character" w:customStyle="1" w:styleId="CommentTextChar">
    <w:name w:val="Comment Text Char"/>
    <w:basedOn w:val="DefaultParagraphFont"/>
    <w:link w:val="CommentText"/>
    <w:uiPriority w:val="99"/>
    <w:semiHidden/>
    <w:rsid w:val="0081459C"/>
    <w:rPr>
      <w:sz w:val="20"/>
      <w:szCs w:val="20"/>
      <w:lang w:val="en-GB"/>
    </w:rPr>
  </w:style>
  <w:style w:type="paragraph" w:styleId="BalloonText">
    <w:name w:val="Balloon Text"/>
    <w:basedOn w:val="Normal"/>
    <w:link w:val="BalloonTextChar"/>
    <w:uiPriority w:val="99"/>
    <w:semiHidden/>
    <w:unhideWhenUsed/>
    <w:rsid w:val="008145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59C"/>
    <w:rPr>
      <w:rFonts w:ascii="Segoe UI" w:hAnsi="Segoe UI" w:cs="Segoe UI"/>
      <w:sz w:val="18"/>
      <w:szCs w:val="18"/>
    </w:rPr>
  </w:style>
  <w:style w:type="character" w:styleId="Hyperlink">
    <w:name w:val="Hyperlink"/>
    <w:basedOn w:val="DefaultParagraphFont"/>
    <w:uiPriority w:val="99"/>
    <w:unhideWhenUsed/>
    <w:rsid w:val="00071EEA"/>
    <w:rPr>
      <w:color w:val="0000FF" w:themeColor="hyperlink"/>
      <w:u w:val="single"/>
    </w:rPr>
  </w:style>
  <w:style w:type="table" w:styleId="TableGrid">
    <w:name w:val="Table Grid"/>
    <w:basedOn w:val="TableNormal"/>
    <w:uiPriority w:val="59"/>
    <w:rsid w:val="008E1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25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257C"/>
  </w:style>
  <w:style w:type="paragraph" w:styleId="Footer">
    <w:name w:val="footer"/>
    <w:basedOn w:val="Normal"/>
    <w:link w:val="FooterChar"/>
    <w:uiPriority w:val="99"/>
    <w:unhideWhenUsed/>
    <w:rsid w:val="007425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257C"/>
  </w:style>
  <w:style w:type="paragraph" w:styleId="CommentSubject">
    <w:name w:val="annotation subject"/>
    <w:basedOn w:val="CommentText"/>
    <w:next w:val="CommentText"/>
    <w:link w:val="CommentSubjectChar"/>
    <w:uiPriority w:val="99"/>
    <w:semiHidden/>
    <w:unhideWhenUsed/>
    <w:rsid w:val="00580448"/>
    <w:pPr>
      <w:spacing w:after="200"/>
    </w:pPr>
    <w:rPr>
      <w:b/>
      <w:bCs/>
      <w:lang w:val="en-NZ"/>
    </w:rPr>
  </w:style>
  <w:style w:type="character" w:customStyle="1" w:styleId="CommentSubjectChar">
    <w:name w:val="Comment Subject Char"/>
    <w:basedOn w:val="CommentTextChar"/>
    <w:link w:val="CommentSubject"/>
    <w:uiPriority w:val="99"/>
    <w:semiHidden/>
    <w:rsid w:val="00580448"/>
    <w:rPr>
      <w:b/>
      <w:bCs/>
      <w:sz w:val="20"/>
      <w:szCs w:val="20"/>
      <w:lang w:val="en-GB"/>
    </w:rPr>
  </w:style>
  <w:style w:type="paragraph" w:customStyle="1" w:styleId="EndNoteBibliographyTitle">
    <w:name w:val="EndNote Bibliography Title"/>
    <w:basedOn w:val="Normal"/>
    <w:link w:val="EndNoteBibliographyTitleChar"/>
    <w:rsid w:val="005D47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D47A5"/>
    <w:rPr>
      <w:rFonts w:ascii="Calibri" w:hAnsi="Calibri"/>
      <w:noProof/>
      <w:lang w:val="en-US"/>
    </w:rPr>
  </w:style>
  <w:style w:type="paragraph" w:customStyle="1" w:styleId="EndNoteBibliography">
    <w:name w:val="EndNote Bibliography"/>
    <w:basedOn w:val="Normal"/>
    <w:link w:val="EndNoteBibliographyChar"/>
    <w:rsid w:val="005D47A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D47A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03928-FC18-4EF7-A10D-E5A1A1A86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9186</Words>
  <Characters>52362</Characters>
  <Application>Microsoft Office Word</Application>
  <DocSecurity>4</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61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ley Denison</dc:creator>
  <cp:lastModifiedBy>Karen Drake</cp:lastModifiedBy>
  <cp:revision>2</cp:revision>
  <cp:lastPrinted>2017-02-25T06:06:00Z</cp:lastPrinted>
  <dcterms:created xsi:type="dcterms:W3CDTF">2017-07-20T07:42:00Z</dcterms:created>
  <dcterms:modified xsi:type="dcterms:W3CDTF">2017-07-20T07:42:00Z</dcterms:modified>
</cp:coreProperties>
</file>